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null)" ContentType="image/x-emf"/>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FCED" w14:textId="2F5F9BC5"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F83834">
        <w:rPr>
          <w:rFonts w:eastAsia="Times New Roman"/>
          <w:sz w:val="29"/>
          <w:szCs w:val="29"/>
        </w:rPr>
        <w:t xml:space="preserve">shortens interruptions and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6B42EF43" w:rsidR="006E157B" w:rsidRPr="00770827" w:rsidRDefault="005A379F" w:rsidP="00560870">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1207E">
        <w:t>people’s self-interruption behaviour</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participants were asked to use 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F90333">
        <w:t>revealed</w:t>
      </w:r>
      <w:r w:rsidR="000C4232">
        <w:t xml:space="preserve"> that</w:t>
      </w:r>
      <w:r w:rsidR="00884E84">
        <w:t xml:space="preserve"> time feedback </w:t>
      </w:r>
      <w:r w:rsidR="00C972C9">
        <w:t xml:space="preserve">made participants </w:t>
      </w:r>
      <w:r w:rsidR="00F90333">
        <w:t xml:space="preserve">reflect on what they were doing during interruptions, and used this insight to reduce the number and length of </w:t>
      </w:r>
      <w:r w:rsidR="003C056E">
        <w:t>their</w:t>
      </w:r>
      <w:r w:rsidR="00F90333">
        <w:t xml:space="preserve"> </w:t>
      </w:r>
      <w:r w:rsidR="00884E84">
        <w:t>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451DAC43" w14:textId="0AB6C0A1" w:rsidR="004E77A1" w:rsidRDefault="004E77A1" w:rsidP="008005F1">
      <w:pPr>
        <w:pStyle w:val="Heading1"/>
      </w:pPr>
      <w:r>
        <w:t>Introduction</w:t>
      </w:r>
    </w:p>
    <w:p w14:paraId="42764BC0" w14:textId="2AC6FF2F" w:rsidR="008753FD" w:rsidRDefault="00DB2FAE" w:rsidP="00782A4B">
      <w:pPr>
        <w:pStyle w:val="Paragraph"/>
        <w:ind w:firstLine="0"/>
      </w:pPr>
      <w:r w:rsidRPr="00DB2FAE">
        <w:t>Many computer tasks require the user to access and collect information from dif</w:t>
      </w:r>
      <w:r>
        <w:t xml:space="preserve">ferent sources, and it is difficult to maintain focus. </w:t>
      </w:r>
      <w:r w:rsidR="008753FD">
        <w:t xml:space="preserve">When </w:t>
      </w:r>
      <w:r w:rsidR="00CB6369">
        <w:t>switching between sources</w:t>
      </w:r>
      <w:r w:rsidR="008753FD">
        <w:t>, it</w:t>
      </w:r>
      <w:r w:rsidR="008753FD" w:rsidRPr="00AE64B4">
        <w:t xml:space="preserve"> opens up opportunities to get distracted, a</w:t>
      </w:r>
      <w:r w:rsidR="00CB6369">
        <w:t xml:space="preserve">nd a task interruption </w:t>
      </w:r>
      <w:r w:rsidR="008753FD" w:rsidRPr="00AE64B4">
        <w:t>to look up information may take longer than intended. In addition, people can further self-interrupt their work for unrelated activities</w:t>
      </w:r>
      <w:r w:rsidR="008753FD">
        <w:t xml:space="preserve"> </w:t>
      </w:r>
      <w:r w:rsidR="008753FD">
        <w:fldChar w:fldCharType="begin" w:fldLock="1"/>
      </w:r>
      <w:r w:rsidR="003156C2">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8753FD">
        <w:fldChar w:fldCharType="separate"/>
      </w:r>
      <w:r w:rsidR="008753FD" w:rsidRPr="00C8298C">
        <w:rPr>
          <w:noProof/>
        </w:rPr>
        <w:t>(Jin &amp; Dabbish, 2009)</w:t>
      </w:r>
      <w:r w:rsidR="008753FD">
        <w:fldChar w:fldCharType="end"/>
      </w:r>
      <w:r w:rsidR="008753FD" w:rsidRPr="00AE64B4">
        <w:t>.</w:t>
      </w:r>
      <w:r w:rsidR="00FA5C8F">
        <w:t xml:space="preserve"> </w:t>
      </w:r>
      <w:r w:rsidR="00044217">
        <w:t>Can people be supported in minimising distractions?</w:t>
      </w:r>
    </w:p>
    <w:p w14:paraId="2F387E40" w14:textId="77777777" w:rsidR="001A5A73" w:rsidRDefault="001A5A73" w:rsidP="00782A4B">
      <w:pPr>
        <w:pStyle w:val="Paragraph"/>
        <w:ind w:firstLine="0"/>
      </w:pPr>
    </w:p>
    <w:p w14:paraId="1FBFC8AA" w14:textId="49B51429" w:rsidR="00FD4ED1" w:rsidRDefault="00FD4ED1" w:rsidP="00782A4B">
      <w:pPr>
        <w:pStyle w:val="Paragraph"/>
        <w:ind w:firstLine="0"/>
      </w:pPr>
      <w:r>
        <w:t xml:space="preserve">Prior work has </w:t>
      </w:r>
      <w:r w:rsidR="001A5A73">
        <w:t>explored</w:t>
      </w:r>
      <w:r w:rsidR="00941511">
        <w:t xml:space="preserve"> </w:t>
      </w:r>
      <w:r w:rsidR="001A5A73">
        <w:t>several approaches</w:t>
      </w:r>
      <w:r w:rsidR="00941511">
        <w:t xml:space="preserve"> to mitigate self-interruptions and improve people’s focus, for example by blocking sources, or tracking computer usage and allowing users to reflect on their behaviour. </w:t>
      </w:r>
      <w:r w:rsidR="006D2108">
        <w:t xml:space="preserve">However, interviews with users revealed that it is often not clear what to do with this data, and there is little evidence of their effect in improving focus. </w:t>
      </w:r>
    </w:p>
    <w:p w14:paraId="46EFA16A" w14:textId="77777777" w:rsidR="002D39D7" w:rsidRDefault="002D39D7" w:rsidP="00782A4B">
      <w:pPr>
        <w:pStyle w:val="Paragraph"/>
        <w:ind w:firstLine="0"/>
      </w:pPr>
    </w:p>
    <w:p w14:paraId="5736FB0B" w14:textId="1AA4FE96" w:rsidR="00360E4F" w:rsidRDefault="00360E4F" w:rsidP="00782A4B">
      <w:pPr>
        <w:pStyle w:val="Paragraph"/>
        <w:ind w:firstLine="0"/>
      </w:pPr>
      <w:r>
        <w:t xml:space="preserve">To improve people’s focus and mitigate self-interruptions, various applications have been made. However, these assume people know beforehand what they need. Other issues are lack of engagement, because people forget to look at the information, it is time-consuming to set up, or it is not known what </w:t>
      </w:r>
      <w:r w:rsidR="0063275B">
        <w:t>action to take</w:t>
      </w:r>
      <w:r>
        <w:t xml:space="preserve"> with the data. </w:t>
      </w:r>
      <w:r w:rsidR="0025571F">
        <w:t>Interview studies found that it is often not clear to users how to interpret the data or what further action to take, and there is little evidence of their effectiveness in improving people’s focus.</w:t>
      </w:r>
    </w:p>
    <w:p w14:paraId="45D2CEDA" w14:textId="77777777" w:rsidR="003D038D" w:rsidRDefault="003D038D" w:rsidP="00782A4B">
      <w:pPr>
        <w:pStyle w:val="Paragraph"/>
      </w:pPr>
    </w:p>
    <w:p w14:paraId="25BB96BB" w14:textId="3EF377D5" w:rsidR="0036414E" w:rsidRDefault="00782A4B" w:rsidP="00782A4B">
      <w:pPr>
        <w:pStyle w:val="Paragraph"/>
      </w:pPr>
      <w:r w:rsidRPr="002B69FB">
        <w:t>In order to improve focus and mitigate self-interruptions,</w:t>
      </w:r>
      <w:r>
        <w:t xml:space="preserve"> </w:t>
      </w:r>
      <w:r w:rsidRPr="002B69FB">
        <w:t xml:space="preserve">Other commercial applications do not block sources but instead provide users an overview of their computer activities, to reflect how much time they spend in total </w:t>
      </w:r>
      <w:r>
        <w:t xml:space="preserve">on tasks, and </w:t>
      </w:r>
      <w:r w:rsidRPr="002B69FB">
        <w:t>certain sources</w:t>
      </w:r>
      <w:r>
        <w:t xml:space="preserve"> </w:t>
      </w:r>
      <w:r>
        <w:fldChar w:fldCharType="begin" w:fldLock="1"/>
      </w:r>
      <w:r w:rsidR="003156C2">
        <w:instrText>ADDIN CSL_CITATION { "citationItems" : [ { "id" : "ITEM-1", "itemData" : { "URL" : "https://www.rescuetime.com", "accessed" : { "date-parts" : [ [ "2018", "1", "9" ] ] }, "id" : "ITEM-1", "issued" : { "date-parts" : [ [ "2018" ] ] }, "title" : "RescueTime", "type" : "webpage" }, "uris" : [ "http://www.mendeley.com/documents/?uuid=4a42c9c2-5c27-4ecd-a8e5-23cda83e6023" ] }, { "id" : "ITEM-2", "itemData" : { "URL" : "https://www.manictime.com", "accessed" : { "date-parts" : [ [ "2018", "1", "9" ] ] }, "id" : "ITEM-2", "issued" : { "date-parts" : [ [ "2018" ] ] }, "title" : "ManicTime", "type" : "webpage" }, "uris" : [ "http://www.mendeley.com/documents/?uuid=82076081-7808-4020-b57f-ce4b6bc18cb8" ] } ], "mendeley" : { "formattedCitation" : "(\u201cManicTime,\u201d 2018, \u201cRescueTime,\u201d 2018)", "plainTextFormattedCitation" : "(\u201cManicTime,\u201d 2018, \u201cRescueTime,\u201d 2018)", "previouslyFormattedCitation" : "(\u201cManicTime,\u201d 2018, \u201cRescueTime,\u201d 2018)" }, "properties" : {  }, "schema" : "https://github.com/citation-style-language/schema/raw/master/csl-citation.json" }</w:instrText>
      </w:r>
      <w:r>
        <w:fldChar w:fldCharType="separate"/>
      </w:r>
      <w:r w:rsidRPr="00DF4509">
        <w:rPr>
          <w:noProof/>
        </w:rPr>
        <w:t>(“ManicTime,” 2018, “RescueTime,” 2018)</w:t>
      </w:r>
      <w:r>
        <w:fldChar w:fldCharType="end"/>
      </w:r>
      <w:r>
        <w:t xml:space="preserve">. </w:t>
      </w:r>
      <w:r w:rsidRPr="002B69FB">
        <w:t>However, as these tools provide information of past usage, it is often not clear to users what they have to do with the data</w:t>
      </w:r>
      <w:r>
        <w:t xml:space="preserve"> </w:t>
      </w:r>
      <w:r>
        <w:fldChar w:fldCharType="begin" w:fldLock="1"/>
      </w:r>
      <w:r w:rsidR="003156C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mendeley" : { "formattedCitation" : "(Collins, Cox, Bird, &amp; Cornish-Tresstail, 2014)", "plainTextFormattedCitation" : "(Collins, Cox, Bird, &amp; Cornish-Tresstail, 2014)", "previouslyFormattedCitation" : "(Collins, Cox, Bird, &amp; Cornish-Tresstail, 2014)" }, "properties" : {  }, "schema" : "https://github.com/citation-style-language/schema/raw/master/csl-citation.json" }</w:instrText>
      </w:r>
      <w:r>
        <w:fldChar w:fldCharType="separate"/>
      </w:r>
      <w:r w:rsidRPr="00EA55BE">
        <w:rPr>
          <w:noProof/>
        </w:rPr>
        <w:t>(Collins, Cox, Bird, &amp; Cornish-Tresstail, 2014)</w:t>
      </w:r>
      <w:r>
        <w:fldChar w:fldCharType="end"/>
      </w:r>
      <w:r>
        <w:t xml:space="preserve">, </w:t>
      </w:r>
      <w:r w:rsidRPr="002B69FB">
        <w:t>and there is little evidence of their effectiveness in improving focus</w:t>
      </w:r>
      <w:r>
        <w:t xml:space="preserve"> </w:t>
      </w:r>
      <w:r>
        <w:fldChar w:fldCharType="begin" w:fldLock="1"/>
      </w:r>
      <w:r w:rsidR="003156C2">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uris" : [ "http://www.mendeley.com/documents/?uuid=ae8bfa72-b3a2-403f-b63a-69d54ecd5d9c" ] } ], "mendeley" : { "formattedCitation" : "(Whittaker, Hollis, &amp; Guydish, 2016)", "plainTextFormattedCitation" : "(Whittaker, Hollis, &amp; Guydish, 2016)", "previouslyFormattedCitation" : "(Whittaker, Hollis, &amp; Guydish, 2016)" }, "properties" : {  }, "schema" : "https://github.com/citation-style-language/schema/raw/master/csl-citation.json" }</w:instrText>
      </w:r>
      <w:r>
        <w:fldChar w:fldCharType="separate"/>
      </w:r>
      <w:r w:rsidRPr="00EA55BE">
        <w:rPr>
          <w:noProof/>
        </w:rPr>
        <w:t>(Whittaker, Hollis, &amp; Guydish, 2016)</w:t>
      </w:r>
      <w:r>
        <w:fldChar w:fldCharType="end"/>
      </w:r>
      <w:r w:rsidRPr="002B69FB">
        <w:t xml:space="preserve">. </w:t>
      </w:r>
    </w:p>
    <w:p w14:paraId="42005098" w14:textId="4A779E20" w:rsidR="00782A4B" w:rsidRDefault="00782A4B" w:rsidP="00782A4B">
      <w:pPr>
        <w:pStyle w:val="Paragraph"/>
      </w:pPr>
      <w:r w:rsidRPr="002B69FB">
        <w:t xml:space="preserve">Recognising that switches occur as part of the task, we consider whether the duration of switches can be reduced by giving people real-time feedback on how long they switch away for during </w:t>
      </w:r>
      <w:r w:rsidR="003D038D">
        <w:t>a task</w:t>
      </w:r>
      <w:r w:rsidRPr="002B69FB">
        <w:t>. This is important to consider, because the longer people interrupt, the more disruptive it is</w:t>
      </w:r>
      <w:r>
        <w:t xml:space="preserve"> </w:t>
      </w:r>
      <w:r>
        <w:fldChar w:fldCharType="begin" w:fldLock="1"/>
      </w:r>
      <w:r>
        <w:instrText>ADDIN CSL_CITATION { "citationItems" : [ { "id" : "ITEM-1",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1", "issue" : "4", "issued" : { "date-parts" : [ [ "2008" ] ] }, "page" : "299-313", "title" : "The effect of interruption duration and demand on resuming suspended goals.", "type" : "article-journal", "volume" : "14" }, "uris" : [ "http://www.mendeley.com/documents/?uuid=d17db185-1d17-4a57-a6e8-7598396b199f" ] } ], "mendeley" : { "formattedCitation" : "(Monk, Trafton, &amp; Boehm-Davis, 2008)", "plainTextFormattedCitation" : "(Monk, Trafton, &amp; Boehm-Davis, 2008)", "previouslyFormattedCitation" : "(Monk, Trafton, &amp; Boehm-Davis, 2008)" }, "properties" : {  }, "schema" : "https://github.com/citation-style-language/schema/raw/master/csl-citation.json" }</w:instrText>
      </w:r>
      <w:r>
        <w:fldChar w:fldCharType="separate"/>
      </w:r>
      <w:r w:rsidRPr="00A52998">
        <w:rPr>
          <w:noProof/>
        </w:rPr>
        <w:t>(Monk, Trafton, &amp; Boehm-Davis, 2008)</w:t>
      </w:r>
      <w:r>
        <w:fldChar w:fldCharType="end"/>
      </w:r>
      <w:r w:rsidRPr="002B69FB">
        <w:t>, and the harder it is to resume a task</w:t>
      </w:r>
      <w:r>
        <w:t xml:space="preserve"> </w:t>
      </w:r>
      <w:r>
        <w:fldChar w:fldCharType="begin" w:fldLock="1"/>
      </w:r>
      <w:r w:rsidR="003156C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mendeley" : { "formattedCitation" : "(Altmann, Trafton, &amp; Hambrick, 2017)", "plainTextFormattedCitation" : "(Altmann, Trafton, &amp; Hambrick, 2017)", "previouslyFormattedCitation" : "(Altmann, Trafton, &amp; Hambrick, 2017)" }, "properties" : {  }, "schema" : "https://github.com/citation-style-language/schema/raw/master/csl-citation.json" }</w:instrText>
      </w:r>
      <w:r>
        <w:fldChar w:fldCharType="separate"/>
      </w:r>
      <w:r w:rsidRPr="00A52998">
        <w:rPr>
          <w:noProof/>
        </w:rPr>
        <w:t>(Altmann, Trafton, &amp; Hambrick, 2017)</w:t>
      </w:r>
      <w:r>
        <w:fldChar w:fldCharType="end"/>
      </w:r>
      <w:r w:rsidRPr="002B69FB">
        <w:t>.</w:t>
      </w:r>
    </w:p>
    <w:p w14:paraId="153CFDE2" w14:textId="4DD70B9E" w:rsidR="006F6D13" w:rsidRDefault="006F6D13" w:rsidP="00782A4B">
      <w:pPr>
        <w:pStyle w:val="Paragraph"/>
      </w:pPr>
    </w:p>
    <w:p w14:paraId="2120B362" w14:textId="1DD00921" w:rsidR="00782A4B" w:rsidRDefault="00422868" w:rsidP="00671182">
      <w:pPr>
        <w:pStyle w:val="Paragraph"/>
      </w:pPr>
      <w:r>
        <w:t xml:space="preserve">We therefore </w:t>
      </w:r>
      <w:r w:rsidR="0063275B">
        <w:t>developed a notification which shows users how long they on average switch away from a task. We evaluated the notification in two settings. The aim of Study 1 was to investigate</w:t>
      </w:r>
      <w:r w:rsidR="001B2AA8">
        <w:t xml:space="preserve"> whether the notification</w:t>
      </w:r>
      <w:r w:rsidR="0063275B">
        <w:t xml:space="preserve"> reduce</w:t>
      </w:r>
      <w:r w:rsidR="001B2AA8">
        <w:t>s</w:t>
      </w:r>
      <w:r w:rsidR="0063275B" w:rsidRPr="000618B1">
        <w:t xml:space="preserve"> </w:t>
      </w:r>
      <w:r w:rsidR="0063275B">
        <w:t>the duration and number of</w:t>
      </w:r>
      <w:r w:rsidR="0063275B" w:rsidRPr="000618B1">
        <w:t xml:space="preserve"> switches during a data entry task</w:t>
      </w:r>
      <w:r w:rsidR="00671182">
        <w:t xml:space="preserve">. </w:t>
      </w:r>
      <w:r w:rsidR="00782A4B" w:rsidRPr="000618B1">
        <w:t>An online experiment was conducted where participants had to complete a data entry task. Participants had</w:t>
      </w:r>
      <w:r w:rsidR="00782A4B">
        <w:t xml:space="preserve"> to enter numeric codes into a </w:t>
      </w:r>
      <w:r w:rsidR="00782A4B" w:rsidRPr="000618B1">
        <w:t xml:space="preserve">form, which they had to retrieve from a message sent to their personal email. </w:t>
      </w:r>
      <w:r w:rsidR="00782A4B">
        <w:t xml:space="preserve">Half of the participants received </w:t>
      </w:r>
      <w:r w:rsidR="00782A4B" w:rsidRPr="00B91FD7">
        <w:t xml:space="preserve">feedback on the average length of their </w:t>
      </w:r>
      <w:r w:rsidR="00782A4B">
        <w:t>switches</w:t>
      </w:r>
      <w:r w:rsidR="00782A4B" w:rsidRPr="00B91FD7">
        <w:t xml:space="preserve"> through a </w:t>
      </w:r>
      <w:r w:rsidR="00782A4B">
        <w:t xml:space="preserve">browser </w:t>
      </w:r>
      <w:r w:rsidR="00782A4B" w:rsidRPr="00B91FD7">
        <w:t>notification.</w:t>
      </w:r>
      <w:r w:rsidR="00782A4B">
        <w:t xml:space="preserve"> </w:t>
      </w:r>
      <w:r w:rsidR="00782A4B" w:rsidRPr="000618B1">
        <w:t xml:space="preserve">Our results show that the experimental group who received a notification made shorter switches than </w:t>
      </w:r>
      <w:r w:rsidR="00782A4B">
        <w:t>the</w:t>
      </w:r>
      <w:r w:rsidR="00782A4B" w:rsidRPr="000618B1">
        <w:t xml:space="preserve"> control group. In addition, they completed the data entry task faster and made fewer data entry errors. </w:t>
      </w:r>
    </w:p>
    <w:p w14:paraId="76F7F8F0" w14:textId="1FA8861F" w:rsidR="00782A4B" w:rsidRDefault="00E805C8" w:rsidP="000D60BC">
      <w:pPr>
        <w:pStyle w:val="Paragraph"/>
      </w:pPr>
      <w:r>
        <w:t xml:space="preserve">The aim of Study 2 was to understand the notification’s applicability on naturalistic tasks, and how users would use the </w:t>
      </w:r>
      <w:r w:rsidR="00281D52">
        <w:t xml:space="preserve">time </w:t>
      </w:r>
      <w:r>
        <w:t>information to adapt their behaviour. The notification was implemented as a browser extension and deployed among nine office workers to use in their own data entry work.</w:t>
      </w:r>
      <w:r w:rsidR="00946240">
        <w:t xml:space="preserve"> Participants could select a task they wanted to focus on, and received a notification on their average switching time upon every switch they made away from the task.</w:t>
      </w:r>
      <w:r w:rsidR="00F94132">
        <w:t xml:space="preserve"> We conducted semi-structured interviews </w:t>
      </w:r>
      <w:r w:rsidR="00000999">
        <w:t>with the participants to discuss their experience using the extension.</w:t>
      </w:r>
      <w:r>
        <w:t xml:space="preserve"> </w:t>
      </w:r>
      <w:r w:rsidR="00731D93">
        <w:t>We found that the notification was a trigger for participants to reflect on what they were doing during prior interruptions, and where possible tried to cut out unnecessary time and reduce unnecessary interruptions.</w:t>
      </w:r>
    </w:p>
    <w:p w14:paraId="05584CED" w14:textId="02D7C814" w:rsidR="009C0900" w:rsidRDefault="009C0900" w:rsidP="009C0900">
      <w:pPr>
        <w:pStyle w:val="Heading1"/>
      </w:pPr>
      <w:r>
        <w:lastRenderedPageBreak/>
        <w:t>BACKGROUND</w:t>
      </w:r>
    </w:p>
    <w:p w14:paraId="2B235A5E" w14:textId="62E93015" w:rsidR="009C0900" w:rsidRDefault="009C0900" w:rsidP="00CE0F14">
      <w:pPr>
        <w:pStyle w:val="Heading2"/>
      </w:pPr>
      <w:r>
        <w:t>Multitasking and self-interruptions at the workplace</w:t>
      </w:r>
    </w:p>
    <w:p w14:paraId="26E67E4E" w14:textId="0DF01CE8" w:rsidR="00DD0E1B" w:rsidRDefault="00DD0E1B" w:rsidP="009C0900">
      <w:pPr>
        <w:pStyle w:val="Paragraph"/>
      </w:pPr>
      <w:r>
        <w:t>Many studies have supported that frequent switc</w:t>
      </w:r>
      <w:r w:rsidR="00B90295">
        <w:t>hing is common in the workplace: on average, people switch every x minutes</w:t>
      </w:r>
      <w:r>
        <w:t xml:space="preserve">. People switch between tasks, but also have to switch documents and applications as part of the same task. This can be bad and reduce task performance. </w:t>
      </w:r>
    </w:p>
    <w:p w14:paraId="4F919B97" w14:textId="085D4EC3" w:rsidR="00664573" w:rsidRDefault="00664573" w:rsidP="009C0900">
      <w:pPr>
        <w:pStyle w:val="Paragraph"/>
      </w:pPr>
      <w:r>
        <w:t xml:space="preserve">Mark has shown that people’s attentional states are also related to a number of contextual factors, such as they time of day and week, and the </w:t>
      </w:r>
    </w:p>
    <w:p w14:paraId="78D4EAC0" w14:textId="44CDD679" w:rsidR="009C0900" w:rsidRDefault="009C0900" w:rsidP="00CE0F14">
      <w:pPr>
        <w:pStyle w:val="Heading2"/>
      </w:pPr>
      <w:r>
        <w:t>Time management applications</w:t>
      </w:r>
    </w:p>
    <w:p w14:paraId="7AA3FFA4" w14:textId="7DC09F8A" w:rsidR="005843CF" w:rsidRDefault="004E6D66" w:rsidP="003C3163">
      <w:pPr>
        <w:pStyle w:val="Paragraph"/>
      </w:pPr>
      <w:r>
        <w:t>There have been different approaches</w:t>
      </w:r>
      <w:r w:rsidR="000F33A7">
        <w:t xml:space="preserve"> to</w:t>
      </w:r>
      <w:r>
        <w:t xml:space="preserve"> </w:t>
      </w:r>
      <w:r w:rsidR="000F33A7">
        <w:t>improve people’</w:t>
      </w:r>
      <w:r w:rsidR="00CF261F">
        <w:t>s focus</w:t>
      </w:r>
      <w:r w:rsidR="00402AFF">
        <w:t xml:space="preserve">. </w:t>
      </w:r>
      <w:r w:rsidR="000F33A7">
        <w:t>One</w:t>
      </w:r>
      <w:r w:rsidR="003A3D02">
        <w:t xml:space="preserve"> approach has been to block </w:t>
      </w:r>
      <w:r w:rsidR="001B0B54">
        <w:t>switching to specific</w:t>
      </w:r>
      <w:r w:rsidR="003A3D02">
        <w:t xml:space="preserve"> sources. </w:t>
      </w:r>
      <w:r w:rsidR="00402AFF">
        <w:t xml:space="preserve">Kim, Cho and Lee </w:t>
      </w:r>
      <w:r w:rsidR="003156C2">
        <w:fldChar w:fldCharType="begin" w:fldLock="1"/>
      </w:r>
      <w:r w:rsidR="003156C2">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suppress-author" : 1, "uris" : [ "http://www.mendeley.com/documents/?uuid=778fc1a1-f411-35b3-88c7-91a513b71a0c" ] } ], "mendeley" : { "formattedCitation" : "(2017)", "plainTextFormattedCitation" : "(2017)", "previouslyFormattedCitation" : "(2017)" }, "properties" : {  }, "schema" : "https://github.com/citation-style-language/schema/raw/master/csl-citation.json" }</w:instrText>
      </w:r>
      <w:r w:rsidR="003156C2">
        <w:fldChar w:fldCharType="separate"/>
      </w:r>
      <w:r w:rsidR="003156C2" w:rsidRPr="003156C2">
        <w:rPr>
          <w:noProof/>
        </w:rPr>
        <w:t>(2017)</w:t>
      </w:r>
      <w:r w:rsidR="003156C2">
        <w:fldChar w:fldCharType="end"/>
      </w:r>
      <w:r w:rsidR="003156C2">
        <w:t xml:space="preserve"> </w:t>
      </w:r>
      <w:r w:rsidR="00402AFF" w:rsidRPr="002B69FB">
        <w:t xml:space="preserve">developed an intervention that allowed people to temporarily block </w:t>
      </w:r>
      <w:r w:rsidR="00E9071B">
        <w:t>app</w:t>
      </w:r>
      <w:r w:rsidR="003D33A3">
        <w:t>lica</w:t>
      </w:r>
      <w:r w:rsidR="00E9071B">
        <w:t>tions and websites</w:t>
      </w:r>
      <w:r w:rsidR="00402AFF">
        <w:t xml:space="preserve"> </w:t>
      </w:r>
      <w:r w:rsidR="00E2687F">
        <w:t xml:space="preserve">across devices </w:t>
      </w:r>
      <w:r w:rsidR="00402AFF">
        <w:t>that they considered distracting</w:t>
      </w:r>
      <w:r w:rsidR="00402AFF" w:rsidRPr="002B69FB">
        <w:t xml:space="preserve">. </w:t>
      </w:r>
      <w:r w:rsidR="000B3AFF">
        <w:t xml:space="preserve">The blocking feature was </w:t>
      </w:r>
      <w:r w:rsidR="00A81A91">
        <w:t xml:space="preserve">viewed positively by participants who </w:t>
      </w:r>
      <w:r w:rsidR="00666D8D">
        <w:t>had</w:t>
      </w:r>
      <w:r w:rsidR="005676BA">
        <w:t xml:space="preserve"> little self-</w:t>
      </w:r>
      <w:r w:rsidR="00666D8D">
        <w:t>control</w:t>
      </w:r>
      <w:r w:rsidR="005676BA">
        <w:t xml:space="preserve"> </w:t>
      </w:r>
      <w:r w:rsidR="00126FFF">
        <w:t xml:space="preserve">to </w:t>
      </w:r>
      <w:r w:rsidR="00666D8D">
        <w:t>mitigate self-interruptions</w:t>
      </w:r>
      <w:r w:rsidR="004C29C5">
        <w:t xml:space="preserve"> themselves</w:t>
      </w:r>
      <w:r w:rsidR="00A81A91">
        <w:t xml:space="preserve">. </w:t>
      </w:r>
      <w:r w:rsidR="00402AFF" w:rsidRPr="002B69FB">
        <w:t>However</w:t>
      </w:r>
      <w:r w:rsidR="00A81A91">
        <w:t xml:space="preserve">, </w:t>
      </w:r>
      <w:r w:rsidR="00126FFF">
        <w:t>many</w:t>
      </w:r>
      <w:r w:rsidR="00814C75">
        <w:t xml:space="preserve"> </w:t>
      </w:r>
      <w:r w:rsidR="00A81A91">
        <w:t>distracting sources</w:t>
      </w:r>
      <w:r w:rsidR="00EC6801">
        <w:t xml:space="preserve">, such as </w:t>
      </w:r>
      <w:r w:rsidR="00A00030">
        <w:t>web browsers</w:t>
      </w:r>
      <w:r w:rsidR="008131F5">
        <w:t xml:space="preserve"> and </w:t>
      </w:r>
      <w:r w:rsidR="001936C1">
        <w:t xml:space="preserve">instant </w:t>
      </w:r>
      <w:r w:rsidR="00A00030">
        <w:t>messaging applica</w:t>
      </w:r>
      <w:r w:rsidR="001936C1">
        <w:t>tions</w:t>
      </w:r>
      <w:r w:rsidR="00EC6801">
        <w:t>,</w:t>
      </w:r>
      <w:r w:rsidR="00A81A91">
        <w:t xml:space="preserve"> </w:t>
      </w:r>
      <w:r w:rsidR="00CE549C">
        <w:t xml:space="preserve">could not be blocked </w:t>
      </w:r>
      <w:r w:rsidR="00624ED6">
        <w:t>because</w:t>
      </w:r>
      <w:r w:rsidR="00A81A91">
        <w:t xml:space="preserve"> these needed to be accessed </w:t>
      </w:r>
      <w:r w:rsidR="00402AFF" w:rsidRPr="002B69FB">
        <w:t>for</w:t>
      </w:r>
      <w:r w:rsidR="00624ED6">
        <w:t xml:space="preserve"> the </w:t>
      </w:r>
      <w:r w:rsidR="00F71C3A">
        <w:t>current</w:t>
      </w:r>
      <w:r w:rsidR="009422DB">
        <w:t xml:space="preserve"> work</w:t>
      </w:r>
      <w:r w:rsidR="00F71C3A">
        <w:t xml:space="preserve"> task.</w:t>
      </w:r>
    </w:p>
    <w:p w14:paraId="6A7E8626" w14:textId="4AA92DA8" w:rsidR="00171BDA" w:rsidRDefault="00CF47B0" w:rsidP="00171BDA">
      <w:pPr>
        <w:pStyle w:val="Paragraph"/>
      </w:pPr>
      <w:r>
        <w:t>Other</w:t>
      </w:r>
      <w:r w:rsidR="00DB427E">
        <w:t xml:space="preserve"> </w:t>
      </w:r>
      <w:r w:rsidR="00FD53C5">
        <w:t xml:space="preserve">commercial </w:t>
      </w:r>
      <w:r w:rsidR="00E011E2">
        <w:t>applications</w:t>
      </w:r>
      <w:r w:rsidR="00DB427E">
        <w:t>,</w:t>
      </w:r>
      <w:r w:rsidR="00E011E2">
        <w:t xml:space="preserve"> </w:t>
      </w:r>
      <w:r w:rsidR="00F502D7">
        <w:t>such as RescueTime</w:t>
      </w:r>
      <w:r w:rsidR="00E011E2" w:rsidRPr="00E011E2">
        <w:t xml:space="preserve"> </w:t>
      </w:r>
      <w:r w:rsidR="00655695">
        <w:t>and ManicTime</w:t>
      </w:r>
      <w:r w:rsidR="00522D33">
        <w:t xml:space="preserve">, </w:t>
      </w:r>
      <w:r w:rsidR="000F33A7">
        <w:t>do not restrict behaviour but instead</w:t>
      </w:r>
      <w:r w:rsidR="00655695">
        <w:t xml:space="preserve"> </w:t>
      </w:r>
      <w:r w:rsidR="00E011E2" w:rsidRPr="00E011E2">
        <w:t xml:space="preserve">provide users </w:t>
      </w:r>
      <w:r w:rsidR="00A72DB2">
        <w:t xml:space="preserve">with </w:t>
      </w:r>
      <w:r w:rsidR="00E011E2" w:rsidRPr="00E011E2">
        <w:t>an overvi</w:t>
      </w:r>
      <w:r w:rsidR="00655695">
        <w:t>ew of</w:t>
      </w:r>
      <w:r w:rsidR="000F33A7">
        <w:t xml:space="preserve"> all</w:t>
      </w:r>
      <w:r w:rsidR="00655695">
        <w:t xml:space="preserve"> their computer activities. </w:t>
      </w:r>
      <w:r w:rsidR="00635FB0">
        <w:t>Users</w:t>
      </w:r>
      <w:r w:rsidR="00655695">
        <w:t xml:space="preserve"> c</w:t>
      </w:r>
      <w:r w:rsidR="009E37B9">
        <w:t>an view how much time they spent</w:t>
      </w:r>
      <w:r w:rsidR="00655695">
        <w:t xml:space="preserve"> in particular docume</w:t>
      </w:r>
      <w:r w:rsidR="009756E3">
        <w:t>nts, websites and applications</w:t>
      </w:r>
      <w:r w:rsidR="00635FB0">
        <w:t>, and during which hours of the day</w:t>
      </w:r>
      <w:r w:rsidR="003620F5">
        <w:t>. Little work has evaluated</w:t>
      </w:r>
      <w:r w:rsidR="00FD53C5">
        <w:t xml:space="preserve"> </w:t>
      </w:r>
      <w:r w:rsidR="00756B60">
        <w:t>how effective these applications are</w:t>
      </w:r>
      <w:bookmarkStart w:id="0" w:name="_GoBack"/>
      <w:bookmarkEnd w:id="0"/>
      <w:r w:rsidR="005C1162">
        <w:t xml:space="preserve"> in improving focus</w:t>
      </w:r>
      <w:r w:rsidR="00FD53C5">
        <w:t xml:space="preserve">, and </w:t>
      </w:r>
      <w:r w:rsidR="003620F5">
        <w:t xml:space="preserve">interview </w:t>
      </w:r>
      <w:r w:rsidR="00FD53C5">
        <w:t xml:space="preserve">studies have reported a lack of engagement </w:t>
      </w:r>
      <w:r w:rsidR="00746B6D">
        <w:t xml:space="preserve">among users </w:t>
      </w:r>
      <w:r w:rsidR="009C0304">
        <w:fldChar w:fldCharType="begin" w:fldLock="1"/>
      </w:r>
      <w:r w:rsidR="009C0304">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rsidR="009C0304">
        <w:fldChar w:fldCharType="separate"/>
      </w:r>
      <w:r w:rsidR="009C0304" w:rsidRPr="009C0304">
        <w:rPr>
          <w:noProof/>
        </w:rPr>
        <w:t>(Collins et al., 2014; Whittaker et al., 2016)</w:t>
      </w:r>
      <w:r w:rsidR="009C0304">
        <w:fldChar w:fldCharType="end"/>
      </w:r>
      <w:r w:rsidR="00080769">
        <w:t xml:space="preserve">. </w:t>
      </w:r>
      <w:r w:rsidR="00E84FE4">
        <w:t>A</w:t>
      </w:r>
      <w:r w:rsidR="00C5054E">
        <w:t xml:space="preserve">n interview </w:t>
      </w:r>
      <w:r w:rsidR="00E84FE4">
        <w:t xml:space="preserve">study </w:t>
      </w:r>
      <w:r w:rsidR="00241867">
        <w:t xml:space="preserve">by Collins et al. </w:t>
      </w:r>
      <w:r w:rsidR="00371D05">
        <w:fldChar w:fldCharType="begin" w:fldLock="1"/>
      </w:r>
      <w:r w:rsidR="00371D05">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suppress-author" : 1, "uris" : [ "http://www.mendeley.com/documents/?uuid=b7ab628b-b387-4509-9fe8-e4dcd98aaca0" ] } ], "mendeley" : { "formattedCitation" : "(2014)", "plainTextFormattedCitation" : "(2014)", "previouslyFormattedCitation" : "(2014)" }, "properties" : {  }, "schema" : "https://github.com/citation-style-language/schema/raw/master/csl-citation.json" }</w:instrText>
      </w:r>
      <w:r w:rsidR="00371D05">
        <w:fldChar w:fldCharType="separate"/>
      </w:r>
      <w:r w:rsidR="00371D05" w:rsidRPr="00371D05">
        <w:rPr>
          <w:noProof/>
        </w:rPr>
        <w:t>(2014)</w:t>
      </w:r>
      <w:r w:rsidR="00371D05">
        <w:fldChar w:fldCharType="end"/>
      </w:r>
      <w:r w:rsidR="00371D05">
        <w:t xml:space="preserve"> </w:t>
      </w:r>
      <w:r w:rsidR="00EB229B">
        <w:t>on understanding</w:t>
      </w:r>
      <w:r w:rsidR="00E84FE4">
        <w:t xml:space="preserve"> people’s </w:t>
      </w:r>
      <w:r w:rsidR="0004330B">
        <w:t>use of</w:t>
      </w:r>
      <w:r w:rsidR="00E84FE4">
        <w:t xml:space="preserve"> RescueTime</w:t>
      </w:r>
      <w:r w:rsidR="00C72871">
        <w:t xml:space="preserve"> </w:t>
      </w:r>
      <w:r w:rsidR="00EB229B">
        <w:t>found</w:t>
      </w:r>
      <w:r w:rsidR="00C72871">
        <w:t xml:space="preserve"> </w:t>
      </w:r>
      <w:r w:rsidR="00EA0BDF">
        <w:t xml:space="preserve">four barriers to explain people’s lack of </w:t>
      </w:r>
      <w:r w:rsidR="00241867">
        <w:t xml:space="preserve">engagement: the data lacks salience, </w:t>
      </w:r>
      <w:r w:rsidR="00080769">
        <w:t>a</w:t>
      </w:r>
      <w:r w:rsidR="00241867">
        <w:t xml:space="preserve"> lack of context made it difficult to extract work patterns from the data, participants felt it was not a true representation of their actual activities, and </w:t>
      </w:r>
      <w:r w:rsidR="00080769">
        <w:t>they</w:t>
      </w:r>
      <w:r w:rsidR="00241867">
        <w:t xml:space="preserve"> were not sure what actions to take based on the data</w:t>
      </w:r>
      <w:r w:rsidR="003E559C">
        <w:t xml:space="preserve">. </w:t>
      </w:r>
    </w:p>
    <w:p w14:paraId="443D175B" w14:textId="4AD5C25D" w:rsidR="00B45391" w:rsidRDefault="003156C2" w:rsidP="00C834F8">
      <w:pPr>
        <w:pStyle w:val="Paragraph"/>
      </w:pPr>
      <w:r>
        <w:t xml:space="preserve">Whittaker et al. </w:t>
      </w:r>
      <w:r>
        <w:fldChar w:fldCharType="begin" w:fldLock="1"/>
      </w:r>
      <w:r>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suppress-author" : 1, "uris" : [ "http://www.mendeley.com/documents/?uuid=ae8bfa72-b3a2-403f-b63a-69d54ecd5d9c" ] } ], "mendeley" : { "formattedCitation" : "(2016)", "plainTextFormattedCitation" : "(2016)", "previouslyFormattedCitation" : "(2016)" }, "properties" : {  }, "schema" : "https://github.com/citation-style-language/schema/raw/master/csl-citation.json" }</w:instrText>
      </w:r>
      <w:r>
        <w:fldChar w:fldCharType="separate"/>
      </w:r>
      <w:r w:rsidRPr="003156C2">
        <w:rPr>
          <w:noProof/>
        </w:rPr>
        <w:t>(2016)</w:t>
      </w:r>
      <w:r>
        <w:fldChar w:fldCharType="end"/>
      </w:r>
      <w:r w:rsidR="00B45391">
        <w:t xml:space="preserve"> </w:t>
      </w:r>
      <w:r w:rsidR="00B55E8C">
        <w:t>interviewed office workers and students</w:t>
      </w:r>
      <w:r w:rsidR="00320681">
        <w:t xml:space="preserve"> to understand </w:t>
      </w:r>
      <w:r w:rsidR="00E76B80">
        <w:t>issues surrounding task focus,</w:t>
      </w:r>
      <w:r w:rsidR="00B55E8C">
        <w:t xml:space="preserve"> and </w:t>
      </w:r>
      <w:r w:rsidR="000E252B">
        <w:t xml:space="preserve">found </w:t>
      </w:r>
      <w:r w:rsidR="00B55E8C">
        <w:t>users were</w:t>
      </w:r>
      <w:r w:rsidR="000E252B">
        <w:t xml:space="preserve"> primarily interested in their current activities</w:t>
      </w:r>
      <w:r w:rsidR="00B55E8C">
        <w:t xml:space="preserve"> rather</w:t>
      </w:r>
      <w:r w:rsidR="000E252B">
        <w:t xml:space="preserve"> than long-term </w:t>
      </w:r>
      <w:r w:rsidR="00032497">
        <w:t>behaviour</w:t>
      </w:r>
      <w:r w:rsidR="00B55E8C">
        <w:t>. Therefore, they</w:t>
      </w:r>
      <w:r w:rsidR="000E252B">
        <w:t xml:space="preserve"> </w:t>
      </w:r>
      <w:r w:rsidR="00B45391">
        <w:t>developed and evaluated an</w:t>
      </w:r>
      <w:r w:rsidR="00EC5B4E">
        <w:t xml:space="preserve"> application which presented users with</w:t>
      </w:r>
      <w:r w:rsidR="00B45391">
        <w:t xml:space="preserve"> a visualisation of </w:t>
      </w:r>
      <w:r w:rsidR="00B2113C">
        <w:t xml:space="preserve">the </w:t>
      </w:r>
      <w:r w:rsidR="004E6CA4">
        <w:t>last</w:t>
      </w:r>
      <w:r w:rsidR="00B2113C">
        <w:t xml:space="preserve"> 30 minutes of</w:t>
      </w:r>
      <w:r w:rsidR="00B45391">
        <w:t xml:space="preserve"> computer </w:t>
      </w:r>
      <w:r w:rsidR="00C834F8">
        <w:t xml:space="preserve">activity. The application </w:t>
      </w:r>
      <w:r w:rsidR="00CB793E">
        <w:t>reduced</w:t>
      </w:r>
      <w:r w:rsidR="00C834F8">
        <w:t xml:space="preserve"> </w:t>
      </w:r>
      <w:r w:rsidR="00300C10">
        <w:t>the</w:t>
      </w:r>
      <w:r w:rsidR="00810024">
        <w:t xml:space="preserve"> time spent in </w:t>
      </w:r>
      <w:r w:rsidR="00775C12">
        <w:t xml:space="preserve">email, browsing and </w:t>
      </w:r>
      <w:r w:rsidR="00810024">
        <w:t>social media, but it did not increase time spent on work</w:t>
      </w:r>
      <w:r w:rsidR="00D94A47">
        <w:t xml:space="preserve"> and it was unclear whether it improved people’s productivity</w:t>
      </w:r>
      <w:r w:rsidR="00810024">
        <w:t>. The authors speculate that participants may</w:t>
      </w:r>
      <w:r w:rsidR="0006541E">
        <w:t xml:space="preserve"> already have </w:t>
      </w:r>
      <w:r w:rsidR="00A80219">
        <w:t>time limits</w:t>
      </w:r>
      <w:r w:rsidR="00810024">
        <w:t xml:space="preserve"> to spend on work, but </w:t>
      </w:r>
      <w:r w:rsidR="006135E0">
        <w:t>are</w:t>
      </w:r>
      <w:r w:rsidR="00810024">
        <w:t xml:space="preserve"> more flexible with the amount of time </w:t>
      </w:r>
      <w:r w:rsidR="006135E0">
        <w:t>they spend</w:t>
      </w:r>
      <w:r w:rsidR="00810024">
        <w:t xml:space="preserve"> on other </w:t>
      </w:r>
      <w:r w:rsidR="00211117">
        <w:t xml:space="preserve">online </w:t>
      </w:r>
      <w:r w:rsidR="00810024">
        <w:t>activities.</w:t>
      </w:r>
    </w:p>
    <w:p w14:paraId="6FAA0028" w14:textId="0E219EF3" w:rsidR="00307158" w:rsidRDefault="004D0701" w:rsidP="00250021">
      <w:pPr>
        <w:pStyle w:val="Paragraph"/>
      </w:pPr>
      <w:r>
        <w:t xml:space="preserve">Gould, Cox and Brumby </w:t>
      </w:r>
      <w:r>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suppress-author" : 1, "uris" : [ "http://www.mendeley.com/documents/?uuid=ca9f9432-c750-4dd2-9733-644b4507b50a" ] } ], "mendeley" : { "formattedCitation" : "(2016)", "plainTextFormattedCitation" : "(2016)", "previouslyFormattedCitation" : "(2016)" }, "properties" : {  }, "schema" : "https://github.com/citation-style-language/schema/raw/master/csl-citation.json" }</w:instrText>
      </w:r>
      <w:r>
        <w:fldChar w:fldCharType="separate"/>
      </w:r>
      <w:r w:rsidRPr="00C35C93">
        <w:rPr>
          <w:noProof/>
        </w:rPr>
        <w:t>(2016)</w:t>
      </w:r>
      <w:r>
        <w:fldChar w:fldCharType="end"/>
      </w:r>
      <w:r>
        <w:t xml:space="preserve"> </w:t>
      </w:r>
      <w:r w:rsidRPr="002B69FB">
        <w:t xml:space="preserve">looked at </w:t>
      </w:r>
      <w:r w:rsidR="009C7D30">
        <w:t>people’s switches to unrelated activities</w:t>
      </w:r>
      <w:r w:rsidR="001112EE">
        <w:t xml:space="preserve"> during a specific task. </w:t>
      </w:r>
      <w:r w:rsidR="000A7BBC">
        <w:t xml:space="preserve">They </w:t>
      </w:r>
      <w:r w:rsidRPr="002B69FB">
        <w:t xml:space="preserve"> found that an intervention </w:t>
      </w:r>
      <w:r>
        <w:t xml:space="preserve">during </w:t>
      </w:r>
      <w:r w:rsidR="000A7BBC">
        <w:t>an online routine data entry task</w:t>
      </w:r>
      <w:r>
        <w:t xml:space="preserve"> that encouraged </w:t>
      </w:r>
      <w:r w:rsidRPr="002B69FB">
        <w:t xml:space="preserve">people to stay focused after </w:t>
      </w:r>
      <w:r w:rsidR="001654E0">
        <w:t>they</w:t>
      </w:r>
      <w:r>
        <w:t xml:space="preserve"> had </w:t>
      </w:r>
      <w:r w:rsidR="00C33469">
        <w:t>self-</w:t>
      </w:r>
      <w:r>
        <w:t xml:space="preserve">interrupted </w:t>
      </w:r>
      <w:r w:rsidRPr="002B69FB">
        <w:t xml:space="preserve">reduced </w:t>
      </w:r>
      <w:r w:rsidR="00243A31">
        <w:t xml:space="preserve">the </w:t>
      </w:r>
      <w:r w:rsidRPr="002B69FB">
        <w:t xml:space="preserve">number of switches to unrelated tasks. </w:t>
      </w:r>
      <w:r w:rsidR="000D7D98">
        <w:t xml:space="preserve">In this paper, we consider whether </w:t>
      </w:r>
    </w:p>
    <w:p w14:paraId="4B27F6D9" w14:textId="77777777" w:rsidR="00847EA1" w:rsidRDefault="00847EA1" w:rsidP="004E0C6D">
      <w:pPr>
        <w:pStyle w:val="Paragraph"/>
      </w:pPr>
    </w:p>
    <w:p w14:paraId="4215955B" w14:textId="77777777" w:rsidR="00847EA1" w:rsidRDefault="00847EA1" w:rsidP="004E0C6D">
      <w:pPr>
        <w:pStyle w:val="Paragraph"/>
      </w:pPr>
    </w:p>
    <w:p w14:paraId="48774DC7" w14:textId="5735B2B4" w:rsidR="004E0C6D" w:rsidRDefault="004E0C6D" w:rsidP="004E0C6D">
      <w:pPr>
        <w:pStyle w:val="Paragraph"/>
      </w:pPr>
      <w:r>
        <w:t xml:space="preserve">However, not all switches are bad. Short breaks have been shown to improve mood (). Furthermore, some switches are needed to progress with work. Nevertheless, even for work-related switches there is the danger to get distracted. </w:t>
      </w:r>
    </w:p>
    <w:p w14:paraId="5092E6F6" w14:textId="2EB3431C" w:rsidR="00664573" w:rsidRDefault="00664573" w:rsidP="009C0900">
      <w:pPr>
        <w:pStyle w:val="Paragraph"/>
      </w:pPr>
    </w:p>
    <w:p w14:paraId="6DA84D39" w14:textId="031CF340" w:rsidR="00307158" w:rsidRDefault="004529C5" w:rsidP="009C0900">
      <w:pPr>
        <w:pStyle w:val="Paragraph"/>
      </w:pPr>
      <w:r>
        <w:t>is some research to suggest that making people more aware of behaviour during a task can help people focus better on a task. For example, “people focus better if they are automatically alerted when they switch tasks”.</w:t>
      </w:r>
    </w:p>
    <w:p w14:paraId="54205438" w14:textId="774BCC25" w:rsidR="00B045B4" w:rsidRDefault="00B045B4" w:rsidP="009C0900">
      <w:pPr>
        <w:pStyle w:val="Paragraph"/>
      </w:pPr>
      <w:r>
        <w:t>However, this assumes that people know beforehand what they are going to need. They often need to access sources they find distracting, such as email.</w:t>
      </w:r>
    </w:p>
    <w:p w14:paraId="207EE47E" w14:textId="67D4E6D4" w:rsidR="00DD0E1B" w:rsidRPr="009C0900" w:rsidRDefault="00DD0E1B" w:rsidP="009C0900">
      <w:pPr>
        <w:pStyle w:val="Paragraph"/>
      </w:pPr>
      <w:r>
        <w:t xml:space="preserve">This suggests that people currently do not have awareness of their behaviour. We therefore aim to </w:t>
      </w:r>
      <w:r w:rsidRPr="000618B1">
        <w:t>investigate whether</w:t>
      </w:r>
      <w:r w:rsidR="00CE0F14">
        <w:t xml:space="preserve"> a</w:t>
      </w:r>
      <w:r w:rsidRPr="000618B1">
        <w:t xml:space="preserve"> </w:t>
      </w:r>
      <w:r w:rsidR="00CE0F14">
        <w:t>notification</w:t>
      </w:r>
      <w:r w:rsidRPr="000618B1">
        <w:t xml:space="preserve"> showing people how long they switch on average </w:t>
      </w:r>
      <w:r w:rsidR="002A7B50">
        <w:t>can improve people’s focus on a task.</w:t>
      </w:r>
    </w:p>
    <w:p w14:paraId="491D6E04" w14:textId="77777777" w:rsidR="00F31900" w:rsidRDefault="00F31900" w:rsidP="009C0900">
      <w:pPr>
        <w:pStyle w:val="Heading1"/>
      </w:pPr>
      <w:r>
        <w:t>TOOL DESIGN</w:t>
      </w:r>
    </w:p>
    <w:p w14:paraId="36F81464" w14:textId="2A52E4BA" w:rsidR="003979C9" w:rsidRDefault="00976EB2" w:rsidP="009C0900">
      <w:pPr>
        <w:pStyle w:val="Heading1"/>
      </w:pPr>
      <w:r>
        <w:t>STUDY 1</w:t>
      </w:r>
    </w:p>
    <w:p w14:paraId="225B7E14" w14:textId="34A46E75" w:rsidR="009C0900" w:rsidRPr="009C0900" w:rsidRDefault="00F31900" w:rsidP="009C0900">
      <w:pPr>
        <w:pStyle w:val="Paragraph"/>
      </w:pPr>
      <w:r>
        <w:t xml:space="preserve">The aim of Study 1 was to investigate whether time information </w:t>
      </w:r>
      <w:r w:rsidR="003756C2">
        <w:t xml:space="preserve">on people’s window switch durations can reduce the number and duration of switches during a data entry task. We used an experimental task to be able to log people’s data entries and measure whether a change in switching behaviour </w:t>
      </w:r>
      <w:r w:rsidR="00C1267E">
        <w:t>could</w:t>
      </w:r>
      <w:r w:rsidR="003756C2">
        <w:t xml:space="preserve"> improve task completion time and reduce data entry errors.</w:t>
      </w:r>
    </w:p>
    <w:p w14:paraId="2A5F46DE" w14:textId="7742116E" w:rsidR="00021E8F" w:rsidRDefault="00021E8F" w:rsidP="00021E8F">
      <w:pPr>
        <w:pStyle w:val="Heading2"/>
      </w:pPr>
      <w:r>
        <w:t>Method</w:t>
      </w:r>
    </w:p>
    <w:p w14:paraId="3CA397EE" w14:textId="1DD05247" w:rsidR="00021E8F" w:rsidRPr="00021E8F" w:rsidRDefault="00021E8F" w:rsidP="00021E8F">
      <w:pPr>
        <w:pStyle w:val="Heading3"/>
      </w:pPr>
      <w:r>
        <w:t>Participants</w:t>
      </w:r>
    </w:p>
    <w:p w14:paraId="3F41B366" w14:textId="5CB547B3" w:rsidR="00021E8F" w:rsidRPr="00021E8F" w:rsidRDefault="00021E8F" w:rsidP="00021E8F">
      <w:pPr>
        <w:pStyle w:val="Paragraph"/>
      </w:pPr>
      <w:r w:rsidRPr="00021E8F">
        <w:t>Fourty-seven participants (30 women) took part in the online experiment. Ages ranged from 20 to 63 (M = 29.3 years, SD = 9.1 years). The participants were recruited via university email lists, social media and online platforms to advertise academic studies, and participation was voluntary. Participants were alternately allocated to the control or experimental condition.</w:t>
      </w:r>
    </w:p>
    <w:p w14:paraId="568C35BB" w14:textId="47B5A07B" w:rsidR="00021E8F" w:rsidRPr="00021E8F" w:rsidRDefault="00021E8F" w:rsidP="00021E8F">
      <w:pPr>
        <w:pStyle w:val="Heading3"/>
        <w:rPr>
          <w:szCs w:val="22"/>
        </w:rPr>
      </w:pPr>
      <w:r>
        <w:t>Design</w:t>
      </w:r>
    </w:p>
    <w:p w14:paraId="0F1FDD67" w14:textId="2DF32337" w:rsidR="00021E8F" w:rsidRPr="00021E8F" w:rsidRDefault="00021E8F" w:rsidP="00021E8F">
      <w:pPr>
        <w:pStyle w:val="Paragraph"/>
      </w:pPr>
      <w:r w:rsidRPr="00021E8F">
        <w:t xml:space="preserve">The study used a between-participants design with one independent variable, a notification. In the control condition, participants did not receive a notification, but switches away from the data entry window were recorded. In the notification condition, participants were shown a notification every time they completed a trial. This notification showed how long on average they were away for when switching away from the window, before returning to the task. The purpose of this notification was to see if the number and duration of switches could be reduced by giving participants feedback on the time spent of on switches. Dependent variables were </w:t>
      </w:r>
      <w:r w:rsidRPr="00021E8F">
        <w:lastRenderedPageBreak/>
        <w:t xml:space="preserve">number and duration of switches away from the data entry interface, trial completion time, and data entry errors. Switching behaviour was recorded using JavaScript's blur and focus events. These were triggered whenever a participant switched away from the data entry window, whether to their email inbox or to a different window or application. </w:t>
      </w:r>
    </w:p>
    <w:p w14:paraId="547D751C" w14:textId="51E2FEB0" w:rsidR="00021E8F" w:rsidRPr="00021E8F" w:rsidRDefault="00021E8F" w:rsidP="00021E8F">
      <w:pPr>
        <w:pStyle w:val="Heading3"/>
        <w:rPr>
          <w:szCs w:val="22"/>
        </w:rPr>
      </w:pPr>
      <w:r>
        <w:t>Materials</w:t>
      </w:r>
    </w:p>
    <w:p w14:paraId="6C0291F4" w14:textId="77777777" w:rsidR="00021E8F" w:rsidRPr="00021E8F" w:rsidRDefault="00021E8F" w:rsidP="00021E8F">
      <w:pPr>
        <w:pStyle w:val="Paragraph"/>
      </w:pPr>
      <w:r w:rsidRPr="00021E8F">
        <w:t>The task used was based on a common routine data entry task from Study 1 and 2 involving processing expenses. Participants were presented with an online sheet containing a set of ten 'expenses' (see Figure 1). They had to complete each row by entering the correct expense code for the expense. They retrieved this code by looking it up in a table of 25 expense categories which each had a corresponding 5-digit expense code, shown in Figure 2. Participants had to determine which category an expense belonged to, look up the code of this category and enter it in the row of the expense. We used expense categories and codes that are currently used by a public university to process expenses.</w:t>
      </w:r>
    </w:p>
    <w:p w14:paraId="39A6353A" w14:textId="77777777" w:rsidR="00021E8F" w:rsidRPr="00021E8F" w:rsidRDefault="00021E8F" w:rsidP="00021E8F">
      <w:pPr>
        <w:pStyle w:val="Paragraph"/>
      </w:pPr>
    </w:p>
    <w:p w14:paraId="3854C804" w14:textId="77777777" w:rsidR="00021E8F" w:rsidRPr="00021E8F" w:rsidRDefault="00021E8F" w:rsidP="00021E8F">
      <w:pPr>
        <w:pStyle w:val="Paragraph"/>
      </w:pPr>
      <w:r w:rsidRPr="00021E8F">
        <w:t xml:space="preserve">In the example of Figure 1, 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278A020B" w14:textId="77777777" w:rsidR="00021E8F" w:rsidRPr="00021E8F" w:rsidRDefault="00021E8F" w:rsidP="00021E8F">
      <w:pPr>
        <w:pStyle w:val="Paragraph"/>
      </w:pPr>
      <w:r w:rsidRPr="00021E8F">
        <w:t>Once the codes of the ten expenses had been entered, participants clicked the Next button to go to the next trial and the sheet was filled with ten new expenses. Participants were not alerted to any mistakes and once they had pressed 'Next', they could not return to the previous trial to correct any errors. Participants had to complete one practice trial, and five experimental trials. The purpose of the practice trial was for the participant to get familiar with the task, and the recorded data from this trial was excluded from the analysis.</w:t>
      </w:r>
    </w:p>
    <w:p w14:paraId="747D297F" w14:textId="77777777" w:rsidR="00021E8F" w:rsidRPr="00021E8F" w:rsidRDefault="00021E8F" w:rsidP="00021E8F">
      <w:pPr>
        <w:pStyle w:val="Paragraph"/>
      </w:pPr>
    </w:p>
    <w:p w14:paraId="6260B36F" w14:textId="59C04035" w:rsidR="00021E8F" w:rsidRDefault="00021E8F" w:rsidP="00CC1142">
      <w:pPr>
        <w:pStyle w:val="Paragraph"/>
      </w:pPr>
      <w:r w:rsidRPr="00021E8F">
        <w:t>The experiment was conducted in a web browser. In addition to the main task, we implemented a browser notification that appeared when participants in the notification condition switched away from the data entry window (see Figure 3). Every time participants switched, a notification appeared at the right-hand corner of their screen that told participants how long on average they go away for when they switch. The notification stayed visible for several seconds as set by default by the browser, or participants could dismiss the notification themselves by clicking on it.</w:t>
      </w:r>
    </w:p>
    <w:p w14:paraId="3F6C11B0" w14:textId="77777777" w:rsidR="00CC1142" w:rsidRDefault="00CC1142" w:rsidP="00CC1142">
      <w:pPr>
        <w:pStyle w:val="Paragraph"/>
      </w:pPr>
    </w:p>
    <w:p w14:paraId="54252660" w14:textId="77777777" w:rsidR="00CC1142" w:rsidRDefault="00CC1142" w:rsidP="00CC1142">
      <w:pPr>
        <w:pStyle w:val="Paragraph"/>
        <w:keepNext/>
      </w:pPr>
      <w:r>
        <w:rPr>
          <w:noProof/>
          <w:lang w:eastAsia="en-GB"/>
        </w:rPr>
        <w:drawing>
          <wp:inline distT="0" distB="0" distL="0" distR="0" wp14:anchorId="18401337" wp14:editId="62F485DC">
            <wp:extent cx="5727700" cy="1694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56-taskinterface.pdf"/>
                    <pic:cNvPicPr/>
                  </pic:nvPicPr>
                  <pic:blipFill>
                    <a:blip r:embed="rId8">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a:graphicData>
            </a:graphic>
          </wp:inline>
        </w:drawing>
      </w:r>
    </w:p>
    <w:p w14:paraId="634BEEA9" w14:textId="2E13708A" w:rsidR="00CC1142" w:rsidRPr="00021E8F" w:rsidRDefault="00CC1142" w:rsidP="006246BE">
      <w:pPr>
        <w:pStyle w:val="Caption"/>
      </w:pPr>
      <w:r>
        <w:t xml:space="preserve">Figure </w:t>
      </w:r>
      <w:r w:rsidR="00D039AE">
        <w:fldChar w:fldCharType="begin"/>
      </w:r>
      <w:r w:rsidR="00D039AE">
        <w:instrText xml:space="preserve"> SEQ Figure \* ARABIC </w:instrText>
      </w:r>
      <w:r w:rsidR="00D039AE">
        <w:fldChar w:fldCharType="separate"/>
      </w:r>
      <w:r w:rsidR="006246BE">
        <w:rPr>
          <w:noProof/>
        </w:rPr>
        <w:t>1</w:t>
      </w:r>
      <w:r w:rsidR="00D039AE">
        <w:rPr>
          <w:noProof/>
        </w:rPr>
        <w:fldChar w:fldCharType="end"/>
      </w:r>
      <w:r>
        <w:t>. The data entry task as shown in the browser. At the start of each trial, participants were presented with ten expenses as shown on the left. Participants had to look up codes from their email (Step 1) and enter this into a sheet (Step 2). After every trial, the notification condition received time information (Step 3).</w:t>
      </w:r>
    </w:p>
    <w:p w14:paraId="32D081E4" w14:textId="66856684" w:rsidR="00021E8F" w:rsidRPr="00021E8F" w:rsidRDefault="00021E8F" w:rsidP="00021E8F">
      <w:pPr>
        <w:pStyle w:val="Heading3"/>
        <w:rPr>
          <w:szCs w:val="22"/>
        </w:rPr>
      </w:pPr>
      <w:r>
        <w:t>Procedure</w:t>
      </w:r>
    </w:p>
    <w:p w14:paraId="0413D622" w14:textId="77777777" w:rsidR="00021E8F" w:rsidRPr="00021E8F" w:rsidRDefault="00021E8F" w:rsidP="00021E8F">
      <w:pPr>
        <w:pStyle w:val="Paragraph"/>
      </w:pPr>
      <w:r w:rsidRPr="00021E8F">
        <w:t xml:space="preserve">The study was advertised online with a brief description and a website link to sign up. Participants signed up for the experiment by entering their email address, and were sent an email with the table of expense categories and expense codes. The email also included instructions with a new link where the study was available. Participants were asked to complete the task on a desktop or laptop computer and open the experiment in Google Chrome, Firefox or Safari. Participants were not informed beforehand which condition they had been allocated to, and were told the purpose of the study was to understand how people perform data entry tasks. Participants in the notification condition were informed that they would receive notifications during the experiment. </w:t>
      </w:r>
    </w:p>
    <w:p w14:paraId="080A82B6" w14:textId="60BC786F" w:rsidR="00021E8F" w:rsidRPr="00021E8F" w:rsidRDefault="00021E8F" w:rsidP="00021E8F">
      <w:pPr>
        <w:pStyle w:val="Paragraph"/>
      </w:pPr>
      <w:r w:rsidRPr="00021E8F">
        <w:t xml:space="preserve">Participants first read an online consent form on the website, and were not able to continue to the experiment until they had agreed to the consent form. Participants in the notification condition received an additional dialog box to enable notifications in their </w:t>
      </w:r>
      <w:r w:rsidR="00CB3F3A" w:rsidRPr="00021E8F">
        <w:t>browser</w:t>
      </w:r>
      <w:r w:rsidR="00CB3F3A">
        <w:t>,</w:t>
      </w:r>
      <w:r w:rsidR="00CB3F3A" w:rsidRPr="00021E8F">
        <w:t xml:space="preserve"> and</w:t>
      </w:r>
      <w:r w:rsidRPr="00021E8F">
        <w:t xml:space="preserve"> had to click 'OK' to continue. Participants were instructed to have both their email and data entry window open on the same device, and to keep both windows maximised at all time, to ensure they had to switch back and forth between the two windows. Participants who made no recorded switches would be excluded from the dataset. </w:t>
      </w:r>
    </w:p>
    <w:p w14:paraId="6AA47387" w14:textId="5EA58673" w:rsidR="00844CDD" w:rsidRDefault="00021E8F" w:rsidP="00844CDD">
      <w:pPr>
        <w:pStyle w:val="Paragraph"/>
      </w:pPr>
      <w:r w:rsidRPr="00021E8F">
        <w:t>After completing all experimental trials, participants were shown a page of debriefing information, explaining the purpose of the study. An email address was included as a point of contact if participants had any further questions. Participants took between 10 and 20 minutes to complete the experiment.</w:t>
      </w:r>
    </w:p>
    <w:p w14:paraId="29385374" w14:textId="0826181D" w:rsidR="00844CDD" w:rsidRDefault="00844CDD" w:rsidP="00844CDD">
      <w:pPr>
        <w:pStyle w:val="Heading2"/>
      </w:pPr>
      <w:r>
        <w:t>Results</w:t>
      </w:r>
    </w:p>
    <w:p w14:paraId="2A495C46" w14:textId="75616A2E" w:rsidR="00844CDD" w:rsidRDefault="00844CDD" w:rsidP="00844CDD">
      <w:pPr>
        <w:pStyle w:val="Paragraph"/>
        <w:ind w:firstLine="0"/>
      </w:pPr>
      <w:r w:rsidRPr="001045F1">
        <w:rPr>
          <w:color w:val="4472C4" w:themeColor="accent1"/>
        </w:rPr>
        <w:fldChar w:fldCharType="begin"/>
      </w:r>
      <w:r w:rsidRPr="001045F1">
        <w:rPr>
          <w:color w:val="4472C4" w:themeColor="accent1"/>
        </w:rPr>
        <w:instrText xml:space="preserve"> REF _Ref503272422 \h </w:instrText>
      </w:r>
      <w:r w:rsidRPr="001045F1">
        <w:rPr>
          <w:color w:val="4472C4" w:themeColor="accent1"/>
        </w:rPr>
      </w:r>
      <w:r w:rsidRPr="001045F1">
        <w:rPr>
          <w:color w:val="4472C4" w:themeColor="accent1"/>
        </w:rPr>
        <w:fldChar w:fldCharType="separate"/>
      </w:r>
      <w:r w:rsidRPr="001045F1">
        <w:rPr>
          <w:color w:val="4472C4" w:themeColor="accent1"/>
        </w:rPr>
        <w:t xml:space="preserve">Table </w:t>
      </w:r>
      <w:r w:rsidRPr="001045F1">
        <w:rPr>
          <w:noProof/>
          <w:color w:val="4472C4" w:themeColor="accent1"/>
        </w:rPr>
        <w:t>1</w:t>
      </w:r>
      <w:r w:rsidRPr="001045F1">
        <w:rPr>
          <w:color w:val="4472C4" w:themeColor="accent1"/>
        </w:rPr>
        <w:fldChar w:fldCharType="end"/>
      </w:r>
      <w:r w:rsidRPr="001045F1">
        <w:rPr>
          <w:color w:val="4472C4" w:themeColor="accent1"/>
        </w:rPr>
        <w:t xml:space="preserve"> </w:t>
      </w:r>
      <w:r>
        <w:t xml:space="preserve">summarises the results of the conditions in terms of the four dependent variables. The number of switches, length of switches and the error rate were not normally distributed, so non-parametric Mann-Whitney </w:t>
      </w:r>
      <w:r>
        <w:lastRenderedPageBreak/>
        <w:t xml:space="preserve">tests were used to analyse effects of a notification on these dependent variables. </w:t>
      </w:r>
      <w:r w:rsidRPr="006D39A4">
        <w:t xml:space="preserve">A Shapiro–Wilk test suggested that the </w:t>
      </w:r>
      <w:r>
        <w:t>trial completion times</w:t>
      </w:r>
      <w:r w:rsidRPr="006D39A4">
        <w:t xml:space="preserve"> were normally</w:t>
      </w:r>
      <w:r>
        <w:t xml:space="preserve"> distributed, </w:t>
      </w:r>
      <w:r w:rsidRPr="00882956">
        <w:rPr>
          <w:i/>
        </w:rPr>
        <w:t>W</w:t>
      </w:r>
      <w:r>
        <w:t xml:space="preserve"> = 0.94</w:t>
      </w:r>
      <w:r w:rsidRPr="006D39A4">
        <w:t xml:space="preserve">, </w:t>
      </w:r>
      <w:r w:rsidRPr="00882956">
        <w:rPr>
          <w:i/>
        </w:rPr>
        <w:t>p</w:t>
      </w:r>
      <w:r w:rsidRPr="006D39A4">
        <w:t xml:space="preserve"> </w:t>
      </w:r>
      <w:r>
        <w:t xml:space="preserve">= 0.05, so an independent t-test was used to analyse the effect on trial times. </w:t>
      </w:r>
    </w:p>
    <w:p w14:paraId="353363EB" w14:textId="32DD1746" w:rsidR="008D084A" w:rsidRDefault="008D084A" w:rsidP="008D084A">
      <w:pPr>
        <w:pStyle w:val="Heading3"/>
      </w:pPr>
      <w:r>
        <w:t>Number and duration of switches</w:t>
      </w:r>
    </w:p>
    <w:p w14:paraId="5B65A9CB" w14:textId="37955C92" w:rsidR="00844CDD" w:rsidRDefault="00844CDD" w:rsidP="00844CDD">
      <w:pPr>
        <w:pStyle w:val="Paragraph"/>
      </w:pPr>
      <w:r w:rsidRPr="00CD27D5">
        <w:rPr>
          <w:color w:val="4472C4" w:themeColor="accent1"/>
        </w:rPr>
        <w:fldChar w:fldCharType="begin"/>
      </w:r>
      <w:r w:rsidRPr="00CD27D5">
        <w:rPr>
          <w:color w:val="4472C4" w:themeColor="accent1"/>
        </w:rPr>
        <w:instrText xml:space="preserve"> REF _Ref503272305 \h </w:instrText>
      </w:r>
      <w:r w:rsidRPr="00CD27D5">
        <w:rPr>
          <w:color w:val="4472C4" w:themeColor="accent1"/>
        </w:rPr>
      </w:r>
      <w:r w:rsidRPr="00CD27D5">
        <w:rPr>
          <w:color w:val="4472C4" w:themeColor="accent1"/>
        </w:rPr>
        <w:fldChar w:fldCharType="separate"/>
      </w:r>
      <w:r w:rsidRPr="00CD27D5">
        <w:rPr>
          <w:color w:val="4472C4" w:themeColor="accent1"/>
        </w:rPr>
        <w:t xml:space="preserve">Figure </w:t>
      </w:r>
      <w:r w:rsidRPr="00CD27D5">
        <w:rPr>
          <w:noProof/>
          <w:color w:val="4472C4" w:themeColor="accent1"/>
        </w:rPr>
        <w:t>4</w:t>
      </w:r>
      <w:r w:rsidRPr="00CD27D5">
        <w:rPr>
          <w:color w:val="4472C4" w:themeColor="accent1"/>
        </w:rPr>
        <w:fldChar w:fldCharType="end"/>
      </w:r>
      <w:r w:rsidRPr="00897B40">
        <w:rPr>
          <w:color w:val="4472C4" w:themeColor="accent1"/>
        </w:rPr>
        <w:t xml:space="preserve"> </w:t>
      </w:r>
      <w:r>
        <w:t xml:space="preserve">shows the variability of duration of switches for the two conditions. </w:t>
      </w:r>
      <w:r w:rsidRPr="002B579D">
        <w:t xml:space="preserve">Results show that </w:t>
      </w:r>
      <w:r>
        <w:t>switches were significantly shorter among participants</w:t>
      </w:r>
      <w:r w:rsidRPr="002B579D">
        <w:t xml:space="preserve"> </w:t>
      </w:r>
      <w:r>
        <w:t>who had a notification</w:t>
      </w:r>
      <w:r w:rsidRPr="002B579D">
        <w:t xml:space="preserve"> </w:t>
      </w:r>
      <w:r w:rsidR="00FA109A">
        <w:t>(</w:t>
      </w:r>
      <w:r w:rsidR="00FA109A" w:rsidRPr="00882956">
        <w:rPr>
          <w:i/>
        </w:rPr>
        <w:t>M</w:t>
      </w:r>
      <w:r w:rsidR="00FA109A">
        <w:t>=4.76</w:t>
      </w:r>
      <w:r>
        <w:t xml:space="preserve">s, </w:t>
      </w:r>
      <w:r w:rsidRPr="00882956">
        <w:rPr>
          <w:i/>
        </w:rPr>
        <w:t>SD</w:t>
      </w:r>
      <w:r>
        <w:t>=1</w:t>
      </w:r>
      <w:r w:rsidRPr="002B579D">
        <w:t>.</w:t>
      </w:r>
      <w:r w:rsidR="00FA109A">
        <w:t>65</w:t>
      </w:r>
      <w:r>
        <w:t>s) than among those without a notification</w:t>
      </w:r>
      <w:r w:rsidR="00FA109A">
        <w:t xml:space="preserve"> (</w:t>
      </w:r>
      <w:r w:rsidR="00FA109A" w:rsidRPr="00882956">
        <w:rPr>
          <w:i/>
        </w:rPr>
        <w:t>M</w:t>
      </w:r>
      <w:r w:rsidR="00FA109A">
        <w:t xml:space="preserve">=7.13s, </w:t>
      </w:r>
      <w:r w:rsidR="00FA109A" w:rsidRPr="00882956">
        <w:rPr>
          <w:i/>
        </w:rPr>
        <w:t>SD</w:t>
      </w:r>
      <w:r w:rsidR="00FA109A">
        <w:t>=3.05</w:t>
      </w:r>
      <w:r>
        <w:t xml:space="preserve">), </w:t>
      </w:r>
      <w:r w:rsidRPr="00882956">
        <w:rPr>
          <w:i/>
        </w:rPr>
        <w:t>U</w:t>
      </w:r>
      <w:r w:rsidR="00FA109A">
        <w:t xml:space="preserve">(24, 23) </w:t>
      </w:r>
      <w:r>
        <w:t xml:space="preserve">= </w:t>
      </w:r>
      <w:r w:rsidR="00FA109A">
        <w:t xml:space="preserve">406, </w:t>
      </w:r>
      <w:r w:rsidR="00FA109A" w:rsidRPr="00882956">
        <w:rPr>
          <w:i/>
        </w:rPr>
        <w:t>p</w:t>
      </w:r>
      <w:r w:rsidR="00FA109A">
        <w:t xml:space="preserve"> &lt;</w:t>
      </w:r>
      <w:r>
        <w:t xml:space="preserve"> 0.01</w:t>
      </w:r>
      <w:r w:rsidR="005F2DA8">
        <w:t xml:space="preserve">, </w:t>
      </w:r>
      <w:r w:rsidR="005F2DA8" w:rsidRPr="00882956">
        <w:rPr>
          <w:i/>
        </w:rPr>
        <w:t>r</w:t>
      </w:r>
      <w:r w:rsidR="005F2DA8">
        <w:t xml:space="preserve"> =.44</w:t>
      </w:r>
      <w:r>
        <w:t xml:space="preserve">. </w:t>
      </w:r>
      <w:r w:rsidR="00FA109A" w:rsidRPr="00FA109A">
        <w:t xml:space="preserve">Participants switched once for every code entered (i.e., ten times per trial), and there was no significant difference in number of switches between conditions, </w:t>
      </w:r>
      <w:r w:rsidR="00FA109A" w:rsidRPr="00882956">
        <w:rPr>
          <w:i/>
        </w:rPr>
        <w:t>U</w:t>
      </w:r>
      <w:r w:rsidR="00FA109A">
        <w:t>(24, 23)</w:t>
      </w:r>
      <w:r w:rsidR="00FA109A" w:rsidRPr="00FA109A">
        <w:t xml:space="preserve"> = 243, </w:t>
      </w:r>
      <w:r w:rsidR="00FA109A" w:rsidRPr="00882956">
        <w:rPr>
          <w:i/>
        </w:rPr>
        <w:t>p</w:t>
      </w:r>
      <w:r w:rsidR="00FA109A" w:rsidRPr="00FA109A">
        <w:t xml:space="preserve"> = 0.6.</w:t>
      </w:r>
    </w:p>
    <w:p w14:paraId="61EE4AA4" w14:textId="53300CA1" w:rsidR="00F146F4" w:rsidRDefault="003B49BE" w:rsidP="008D084A">
      <w:pPr>
        <w:pStyle w:val="Paragraph"/>
      </w:pPr>
      <w:r>
        <w:t xml:space="preserve">The distribution of switching durations was positively skewed with a long tail: switches up to 11 seconds made up 90% of switches, but the longest switch was greater than seven minutes. </w:t>
      </w:r>
      <w:r w:rsidR="008D084A">
        <w:t>The distribution of the top 10% longest switches is illustrated in Figure . Table shows the count of extremely long switches per condition.</w:t>
      </w:r>
    </w:p>
    <w:p w14:paraId="4DDB2C39" w14:textId="77777777" w:rsidR="00844CDD" w:rsidRDefault="00844CDD" w:rsidP="00844CDD">
      <w:pPr>
        <w:spacing w:before="0" w:after="0"/>
        <w:ind w:firstLine="0"/>
        <w:rPr>
          <w:rFonts w:ascii="Helvetica" w:hAnsi="Helvetica"/>
          <w:szCs w:val="22"/>
        </w:rPr>
      </w:pPr>
    </w:p>
    <w:p w14:paraId="6C3C6F01" w14:textId="77777777" w:rsidR="00844CDD" w:rsidRDefault="00844CDD" w:rsidP="006246BE">
      <w:pPr>
        <w:pStyle w:val="Caption"/>
      </w:pPr>
      <w:r>
        <w:t xml:space="preserve">Table </w:t>
      </w:r>
      <w:r w:rsidR="00D039AE">
        <w:fldChar w:fldCharType="begin"/>
      </w:r>
      <w:r w:rsidR="00D039AE">
        <w:instrText xml:space="preserve"> SEQ Table \* ARABIC </w:instrText>
      </w:r>
      <w:r w:rsidR="00D039AE">
        <w:fldChar w:fldCharType="separate"/>
      </w:r>
      <w:r>
        <w:rPr>
          <w:noProof/>
        </w:rPr>
        <w:t>1</w:t>
      </w:r>
      <w:r w:rsidR="00D039AE">
        <w:rPr>
          <w:noProof/>
        </w:rPr>
        <w:fldChar w:fldCharType="end"/>
      </w:r>
      <w:r>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844CDD" w14:paraId="562BEB18" w14:textId="77777777" w:rsidTr="00E011E2">
        <w:tc>
          <w:tcPr>
            <w:tcW w:w="1802" w:type="dxa"/>
            <w:tcBorders>
              <w:bottom w:val="single" w:sz="4" w:space="0" w:color="auto"/>
              <w:right w:val="nil"/>
            </w:tcBorders>
          </w:tcPr>
          <w:p w14:paraId="657B7392" w14:textId="77777777" w:rsidR="00844CDD" w:rsidRDefault="00844CDD" w:rsidP="00E011E2">
            <w:pPr>
              <w:pStyle w:val="Paragraph"/>
              <w:spacing w:line="264" w:lineRule="auto"/>
              <w:jc w:val="center"/>
            </w:pPr>
            <w:r>
              <w:t>Condition</w:t>
            </w:r>
          </w:p>
        </w:tc>
        <w:tc>
          <w:tcPr>
            <w:tcW w:w="1802" w:type="dxa"/>
            <w:tcBorders>
              <w:left w:val="nil"/>
              <w:bottom w:val="single" w:sz="4" w:space="0" w:color="auto"/>
              <w:right w:val="nil"/>
            </w:tcBorders>
          </w:tcPr>
          <w:p w14:paraId="4C0D8BC5" w14:textId="77777777" w:rsidR="00844CDD" w:rsidRDefault="00844CDD" w:rsidP="00E011E2">
            <w:pPr>
              <w:pStyle w:val="Paragraph"/>
              <w:spacing w:line="264" w:lineRule="auto"/>
              <w:jc w:val="center"/>
            </w:pPr>
            <w:r>
              <w:t>Number of switches</w:t>
            </w:r>
          </w:p>
        </w:tc>
        <w:tc>
          <w:tcPr>
            <w:tcW w:w="1802" w:type="dxa"/>
            <w:tcBorders>
              <w:left w:val="nil"/>
              <w:bottom w:val="single" w:sz="4" w:space="0" w:color="auto"/>
              <w:right w:val="nil"/>
            </w:tcBorders>
          </w:tcPr>
          <w:p w14:paraId="3EB7D557" w14:textId="77777777" w:rsidR="00844CDD" w:rsidRDefault="00844CDD" w:rsidP="00E011E2">
            <w:pPr>
              <w:pStyle w:val="Paragraph"/>
              <w:spacing w:line="264" w:lineRule="auto"/>
              <w:jc w:val="center"/>
            </w:pPr>
            <w:r>
              <w:t>Duration of switches (s)</w:t>
            </w:r>
          </w:p>
        </w:tc>
        <w:tc>
          <w:tcPr>
            <w:tcW w:w="1802" w:type="dxa"/>
            <w:tcBorders>
              <w:left w:val="nil"/>
              <w:bottom w:val="single" w:sz="4" w:space="0" w:color="auto"/>
              <w:right w:val="nil"/>
            </w:tcBorders>
          </w:tcPr>
          <w:p w14:paraId="2D803D1A" w14:textId="77777777" w:rsidR="00844CDD" w:rsidRDefault="00844CDD" w:rsidP="00E011E2">
            <w:pPr>
              <w:pStyle w:val="Paragraph"/>
              <w:spacing w:line="264" w:lineRule="auto"/>
              <w:jc w:val="center"/>
            </w:pPr>
            <w:r>
              <w:t>Error rate</w:t>
            </w:r>
          </w:p>
        </w:tc>
        <w:tc>
          <w:tcPr>
            <w:tcW w:w="1802" w:type="dxa"/>
            <w:tcBorders>
              <w:left w:val="nil"/>
              <w:bottom w:val="single" w:sz="4" w:space="0" w:color="auto"/>
            </w:tcBorders>
          </w:tcPr>
          <w:p w14:paraId="2BB4E7C3" w14:textId="77777777" w:rsidR="00844CDD" w:rsidRDefault="00844CDD" w:rsidP="00E011E2">
            <w:pPr>
              <w:pStyle w:val="Paragraph"/>
              <w:spacing w:line="264" w:lineRule="auto"/>
              <w:jc w:val="center"/>
            </w:pPr>
            <w:r>
              <w:t>Trial completion time (s)</w:t>
            </w:r>
          </w:p>
        </w:tc>
      </w:tr>
      <w:tr w:rsidR="00844CDD" w14:paraId="0ED45823" w14:textId="77777777" w:rsidTr="00E011E2">
        <w:tc>
          <w:tcPr>
            <w:tcW w:w="1802" w:type="dxa"/>
            <w:tcBorders>
              <w:bottom w:val="nil"/>
              <w:right w:val="nil"/>
            </w:tcBorders>
          </w:tcPr>
          <w:p w14:paraId="6DE6EDF4" w14:textId="77777777" w:rsidR="00844CDD" w:rsidRDefault="00844CDD" w:rsidP="00E011E2">
            <w:pPr>
              <w:pStyle w:val="Paragraph"/>
              <w:spacing w:line="264" w:lineRule="auto"/>
              <w:jc w:val="center"/>
            </w:pPr>
            <w:r>
              <w:t>Control</w:t>
            </w:r>
          </w:p>
        </w:tc>
        <w:tc>
          <w:tcPr>
            <w:tcW w:w="1802" w:type="dxa"/>
            <w:tcBorders>
              <w:left w:val="nil"/>
              <w:bottom w:val="nil"/>
              <w:right w:val="nil"/>
            </w:tcBorders>
          </w:tcPr>
          <w:p w14:paraId="4F439B9B" w14:textId="64A0DABB" w:rsidR="00844CDD" w:rsidRDefault="00C767CA" w:rsidP="00E011E2">
            <w:pPr>
              <w:pStyle w:val="Paragraph"/>
              <w:spacing w:line="264" w:lineRule="auto"/>
              <w:jc w:val="center"/>
            </w:pPr>
            <w:r>
              <w:t>10.65 (1.67</w:t>
            </w:r>
            <w:r w:rsidR="00844CDD">
              <w:t>)</w:t>
            </w:r>
          </w:p>
        </w:tc>
        <w:tc>
          <w:tcPr>
            <w:tcW w:w="1802" w:type="dxa"/>
            <w:tcBorders>
              <w:left w:val="nil"/>
              <w:bottom w:val="nil"/>
              <w:right w:val="nil"/>
            </w:tcBorders>
          </w:tcPr>
          <w:p w14:paraId="6FB56DC9" w14:textId="204DDB15" w:rsidR="00844CDD" w:rsidRDefault="00272753" w:rsidP="00E011E2">
            <w:pPr>
              <w:pStyle w:val="Paragraph"/>
              <w:spacing w:line="264" w:lineRule="auto"/>
              <w:jc w:val="center"/>
            </w:pPr>
            <w:r>
              <w:t>7.13 (3.05</w:t>
            </w:r>
            <w:r w:rsidR="00844CDD">
              <w:t>)</w:t>
            </w:r>
          </w:p>
        </w:tc>
        <w:tc>
          <w:tcPr>
            <w:tcW w:w="1802" w:type="dxa"/>
            <w:tcBorders>
              <w:left w:val="nil"/>
              <w:bottom w:val="nil"/>
              <w:right w:val="nil"/>
            </w:tcBorders>
          </w:tcPr>
          <w:p w14:paraId="1E41A81D" w14:textId="66AAB92A" w:rsidR="00844CDD" w:rsidRDefault="00967C6B" w:rsidP="00E011E2">
            <w:pPr>
              <w:pStyle w:val="Paragraph"/>
              <w:spacing w:line="264" w:lineRule="auto"/>
              <w:jc w:val="center"/>
            </w:pPr>
            <w:r>
              <w:t>5</w:t>
            </w:r>
            <w:r w:rsidR="00C767CA">
              <w:t>% (5</w:t>
            </w:r>
            <w:r w:rsidR="00844CDD">
              <w:t>%)</w:t>
            </w:r>
          </w:p>
        </w:tc>
        <w:tc>
          <w:tcPr>
            <w:tcW w:w="1802" w:type="dxa"/>
            <w:tcBorders>
              <w:left w:val="nil"/>
              <w:bottom w:val="nil"/>
            </w:tcBorders>
          </w:tcPr>
          <w:p w14:paraId="57DB302F" w14:textId="3EB39D8B" w:rsidR="00844CDD" w:rsidRDefault="00C767CA" w:rsidP="00E011E2">
            <w:pPr>
              <w:pStyle w:val="Paragraph"/>
              <w:spacing w:line="264" w:lineRule="auto"/>
              <w:jc w:val="center"/>
            </w:pPr>
            <w:r>
              <w:t>126.27 (32.61</w:t>
            </w:r>
            <w:r w:rsidR="00844CDD">
              <w:t>)</w:t>
            </w:r>
          </w:p>
        </w:tc>
      </w:tr>
      <w:tr w:rsidR="00844CDD" w14:paraId="240CB62D" w14:textId="77777777" w:rsidTr="00E011E2">
        <w:tc>
          <w:tcPr>
            <w:tcW w:w="1802" w:type="dxa"/>
            <w:tcBorders>
              <w:top w:val="nil"/>
              <w:right w:val="nil"/>
            </w:tcBorders>
          </w:tcPr>
          <w:p w14:paraId="0346011F" w14:textId="77777777" w:rsidR="00844CDD" w:rsidRDefault="00844CDD" w:rsidP="00E011E2">
            <w:pPr>
              <w:pStyle w:val="Paragraph"/>
              <w:spacing w:line="264" w:lineRule="auto"/>
              <w:jc w:val="center"/>
            </w:pPr>
            <w:r>
              <w:t>Notification</w:t>
            </w:r>
          </w:p>
        </w:tc>
        <w:tc>
          <w:tcPr>
            <w:tcW w:w="1802" w:type="dxa"/>
            <w:tcBorders>
              <w:top w:val="nil"/>
              <w:left w:val="nil"/>
              <w:right w:val="nil"/>
            </w:tcBorders>
          </w:tcPr>
          <w:p w14:paraId="2FA5C3E6" w14:textId="1402EBE6" w:rsidR="00844CDD" w:rsidRDefault="00C767CA" w:rsidP="00E011E2">
            <w:pPr>
              <w:pStyle w:val="Paragraph"/>
              <w:spacing w:line="264" w:lineRule="auto"/>
              <w:jc w:val="center"/>
            </w:pPr>
            <w:r>
              <w:t>10.61 (1.83</w:t>
            </w:r>
            <w:r w:rsidR="00844CDD">
              <w:t>)</w:t>
            </w:r>
          </w:p>
        </w:tc>
        <w:tc>
          <w:tcPr>
            <w:tcW w:w="1802" w:type="dxa"/>
            <w:tcBorders>
              <w:top w:val="nil"/>
              <w:left w:val="nil"/>
              <w:right w:val="nil"/>
            </w:tcBorders>
          </w:tcPr>
          <w:p w14:paraId="05592CE5" w14:textId="2562742A" w:rsidR="00844CDD" w:rsidRDefault="00272753" w:rsidP="00E011E2">
            <w:pPr>
              <w:pStyle w:val="Paragraph"/>
              <w:spacing w:line="264" w:lineRule="auto"/>
              <w:jc w:val="center"/>
            </w:pPr>
            <w:r>
              <w:t>4.76 (1.65</w:t>
            </w:r>
            <w:r w:rsidR="00844CDD">
              <w:t>)</w:t>
            </w:r>
          </w:p>
        </w:tc>
        <w:tc>
          <w:tcPr>
            <w:tcW w:w="1802" w:type="dxa"/>
            <w:tcBorders>
              <w:top w:val="nil"/>
              <w:left w:val="nil"/>
              <w:right w:val="nil"/>
            </w:tcBorders>
          </w:tcPr>
          <w:p w14:paraId="491C0B9B" w14:textId="77777777" w:rsidR="00844CDD" w:rsidRDefault="00844CDD" w:rsidP="00E011E2">
            <w:pPr>
              <w:pStyle w:val="Paragraph"/>
              <w:spacing w:line="264" w:lineRule="auto"/>
              <w:jc w:val="center"/>
            </w:pPr>
            <w:r>
              <w:t>2% (2%)</w:t>
            </w:r>
          </w:p>
        </w:tc>
        <w:tc>
          <w:tcPr>
            <w:tcW w:w="1802" w:type="dxa"/>
            <w:tcBorders>
              <w:top w:val="nil"/>
              <w:left w:val="nil"/>
            </w:tcBorders>
          </w:tcPr>
          <w:p w14:paraId="53F61EE9" w14:textId="6AC122C0" w:rsidR="00844CDD" w:rsidRDefault="00C767CA" w:rsidP="00E011E2">
            <w:pPr>
              <w:pStyle w:val="Paragraph"/>
              <w:spacing w:line="264" w:lineRule="auto"/>
              <w:jc w:val="center"/>
            </w:pPr>
            <w:r>
              <w:t>107</w:t>
            </w:r>
            <w:r w:rsidR="00844CDD">
              <w:t>.</w:t>
            </w:r>
            <w:r>
              <w:t>61</w:t>
            </w:r>
            <w:r w:rsidR="00844CDD">
              <w:t xml:space="preserve"> (</w:t>
            </w:r>
            <w:r>
              <w:t>31</w:t>
            </w:r>
            <w:r w:rsidR="00844CDD">
              <w:t>.</w:t>
            </w:r>
            <w:r>
              <w:t>15</w:t>
            </w:r>
            <w:r w:rsidR="00844CDD">
              <w:t>)</w:t>
            </w:r>
          </w:p>
        </w:tc>
      </w:tr>
    </w:tbl>
    <w:p w14:paraId="16B5948C" w14:textId="3CE8E3FE" w:rsidR="00844CDD" w:rsidRDefault="002779F7" w:rsidP="00844CDD">
      <w:pPr>
        <w:jc w:val="center"/>
      </w:pPr>
      <w:r>
        <w:rPr>
          <w:noProof/>
          <w:lang w:eastAsia="en-GB"/>
        </w:rPr>
        <w:drawing>
          <wp:inline distT="0" distB="0" distL="0" distR="0" wp14:anchorId="4D7F65C2" wp14:editId="2BA60139">
            <wp:extent cx="1264258" cy="182172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56-boxplot.pdf"/>
                    <pic:cNvPicPr/>
                  </pic:nvPicPr>
                  <pic:blipFill>
                    <a:blip r:embed="rId9">
                      <a:extLst>
                        <a:ext uri="{28A0092B-C50C-407E-A947-70E740481C1C}">
                          <a14:useLocalDpi xmlns:a14="http://schemas.microsoft.com/office/drawing/2010/main" val="0"/>
                        </a:ext>
                      </a:extLst>
                    </a:blip>
                    <a:stretch>
                      <a:fillRect/>
                    </a:stretch>
                  </pic:blipFill>
                  <pic:spPr>
                    <a:xfrm>
                      <a:off x="0" y="0"/>
                      <a:ext cx="1273179" cy="1834581"/>
                    </a:xfrm>
                    <a:prstGeom prst="rect">
                      <a:avLst/>
                    </a:prstGeom>
                  </pic:spPr>
                </pic:pic>
              </a:graphicData>
            </a:graphic>
          </wp:inline>
        </w:drawing>
      </w:r>
    </w:p>
    <w:p w14:paraId="4F107B2D" w14:textId="6BAA1CDD" w:rsidR="00844CDD" w:rsidRDefault="00844CDD" w:rsidP="006246BE">
      <w:pPr>
        <w:pStyle w:val="Caption"/>
      </w:pPr>
      <w:r>
        <w:t xml:space="preserve">Figure </w:t>
      </w:r>
      <w:r w:rsidR="00D039AE">
        <w:fldChar w:fldCharType="begin"/>
      </w:r>
      <w:r w:rsidR="00D039AE">
        <w:instrText xml:space="preserve"> SEQ Figure \* ARABIC </w:instrText>
      </w:r>
      <w:r w:rsidR="00D039AE">
        <w:fldChar w:fldCharType="separate"/>
      </w:r>
      <w:r w:rsidR="006246BE">
        <w:rPr>
          <w:noProof/>
        </w:rPr>
        <w:t>2</w:t>
      </w:r>
      <w:r w:rsidR="00D039AE">
        <w:rPr>
          <w:noProof/>
        </w:rPr>
        <w:fldChar w:fldCharType="end"/>
      </w:r>
      <w:r>
        <w:t>. Boxplot of duration of switches away from the data entry interface in each condition.</w:t>
      </w:r>
    </w:p>
    <w:p w14:paraId="0A2B93A2" w14:textId="58A5B5F8" w:rsidR="00060417" w:rsidRDefault="00D34CFB" w:rsidP="00060417">
      <w:pPr>
        <w:keepNext/>
        <w:jc w:val="center"/>
      </w:pPr>
      <w:r>
        <w:rPr>
          <w:noProof/>
          <w:lang w:eastAsia="en-GB"/>
        </w:rPr>
        <w:drawing>
          <wp:inline distT="0" distB="0" distL="0" distR="0" wp14:anchorId="6842CEBF" wp14:editId="24378399">
            <wp:extent cx="3093057" cy="206203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56-histswitches.pdf"/>
                    <pic:cNvPicPr/>
                  </pic:nvPicPr>
                  <pic:blipFill>
                    <a:blip r:embed="rId10">
                      <a:extLst>
                        <a:ext uri="{28A0092B-C50C-407E-A947-70E740481C1C}">
                          <a14:useLocalDpi xmlns:a14="http://schemas.microsoft.com/office/drawing/2010/main" val="0"/>
                        </a:ext>
                      </a:extLst>
                    </a:blip>
                    <a:stretch>
                      <a:fillRect/>
                    </a:stretch>
                  </pic:blipFill>
                  <pic:spPr>
                    <a:xfrm>
                      <a:off x="0" y="0"/>
                      <a:ext cx="3096782" cy="2064521"/>
                    </a:xfrm>
                    <a:prstGeom prst="rect">
                      <a:avLst/>
                    </a:prstGeom>
                  </pic:spPr>
                </pic:pic>
              </a:graphicData>
            </a:graphic>
          </wp:inline>
        </w:drawing>
      </w:r>
    </w:p>
    <w:p w14:paraId="100F317B" w14:textId="3CE6F993" w:rsidR="00300BFC" w:rsidRDefault="00060417" w:rsidP="006246BE">
      <w:pPr>
        <w:pStyle w:val="Caption"/>
      </w:pPr>
      <w:r>
        <w:t xml:space="preserve">Figure </w:t>
      </w:r>
      <w:r w:rsidR="00D039AE">
        <w:fldChar w:fldCharType="begin"/>
      </w:r>
      <w:r w:rsidR="00D039AE">
        <w:instrText xml:space="preserve"> SEQ Figure \* ARABIC </w:instrText>
      </w:r>
      <w:r w:rsidR="00D039AE">
        <w:fldChar w:fldCharType="separate"/>
      </w:r>
      <w:r w:rsidR="006246BE">
        <w:rPr>
          <w:noProof/>
        </w:rPr>
        <w:t>3</w:t>
      </w:r>
      <w:r w:rsidR="00D039AE">
        <w:rPr>
          <w:noProof/>
        </w:rPr>
        <w:fldChar w:fldCharType="end"/>
      </w:r>
      <w:r>
        <w:t xml:space="preserve">. Distribution of the top </w:t>
      </w:r>
      <w:r w:rsidR="00BB2050">
        <w:t>5</w:t>
      </w:r>
      <w:r>
        <w:t xml:space="preserve">% longest window switches (switches that were longer than </w:t>
      </w:r>
      <w:r w:rsidR="001E4049">
        <w:t>16.74</w:t>
      </w:r>
      <w:r>
        <w:t xml:space="preserve"> seconds).</w:t>
      </w:r>
    </w:p>
    <w:tbl>
      <w:tblPr>
        <w:tblStyle w:val="TableGrid"/>
        <w:tblW w:w="0" w:type="auto"/>
        <w:jc w:val="center"/>
        <w:tblLook w:val="04A0" w:firstRow="1" w:lastRow="0" w:firstColumn="1" w:lastColumn="0" w:noHBand="0" w:noVBand="1"/>
      </w:tblPr>
      <w:tblGrid>
        <w:gridCol w:w="1003"/>
        <w:gridCol w:w="1265"/>
        <w:gridCol w:w="851"/>
        <w:gridCol w:w="1172"/>
      </w:tblGrid>
      <w:tr w:rsidR="00D93379" w14:paraId="24B54D8F" w14:textId="77777777" w:rsidTr="00E816F3">
        <w:trPr>
          <w:jc w:val="center"/>
        </w:trPr>
        <w:tc>
          <w:tcPr>
            <w:tcW w:w="1003" w:type="dxa"/>
            <w:tcBorders>
              <w:left w:val="nil"/>
              <w:bottom w:val="single" w:sz="4" w:space="0" w:color="auto"/>
              <w:right w:val="nil"/>
            </w:tcBorders>
          </w:tcPr>
          <w:p w14:paraId="3C38B0B1" w14:textId="32B39E43" w:rsidR="005137CD" w:rsidRDefault="005137CD" w:rsidP="002A7EB0">
            <w:pPr>
              <w:spacing w:before="40" w:after="40"/>
              <w:ind w:firstLine="0"/>
              <w:jc w:val="center"/>
            </w:pPr>
            <w:r>
              <w:t>Percentile</w:t>
            </w:r>
          </w:p>
        </w:tc>
        <w:tc>
          <w:tcPr>
            <w:tcW w:w="1265" w:type="dxa"/>
            <w:tcBorders>
              <w:left w:val="nil"/>
              <w:bottom w:val="single" w:sz="4" w:space="0" w:color="auto"/>
              <w:right w:val="nil"/>
            </w:tcBorders>
          </w:tcPr>
          <w:p w14:paraId="65DF5C6D" w14:textId="10195B8E" w:rsidR="005137CD" w:rsidRDefault="005137CD" w:rsidP="002A7EB0">
            <w:pPr>
              <w:spacing w:before="40" w:after="40"/>
              <w:ind w:firstLine="0"/>
              <w:jc w:val="center"/>
            </w:pPr>
            <w:r>
              <w:t>Duration (s)</w:t>
            </w:r>
          </w:p>
        </w:tc>
        <w:tc>
          <w:tcPr>
            <w:tcW w:w="851" w:type="dxa"/>
            <w:tcBorders>
              <w:left w:val="nil"/>
              <w:bottom w:val="single" w:sz="4" w:space="0" w:color="auto"/>
              <w:right w:val="nil"/>
            </w:tcBorders>
          </w:tcPr>
          <w:p w14:paraId="44E9B18A" w14:textId="297101BC" w:rsidR="005137CD" w:rsidRDefault="005137CD" w:rsidP="002A7EB0">
            <w:pPr>
              <w:spacing w:before="40" w:after="40"/>
              <w:ind w:firstLine="0"/>
              <w:jc w:val="center"/>
            </w:pPr>
            <w:r>
              <w:t>Control</w:t>
            </w:r>
          </w:p>
        </w:tc>
        <w:tc>
          <w:tcPr>
            <w:tcW w:w="992" w:type="dxa"/>
            <w:tcBorders>
              <w:left w:val="nil"/>
              <w:bottom w:val="single" w:sz="4" w:space="0" w:color="auto"/>
              <w:right w:val="nil"/>
            </w:tcBorders>
          </w:tcPr>
          <w:p w14:paraId="544CE335" w14:textId="1C4496B2" w:rsidR="005137CD" w:rsidRDefault="005137CD" w:rsidP="002A7EB0">
            <w:pPr>
              <w:spacing w:before="40" w:after="40"/>
              <w:ind w:firstLine="0"/>
              <w:jc w:val="center"/>
            </w:pPr>
            <w:r>
              <w:t>Notification</w:t>
            </w:r>
          </w:p>
        </w:tc>
      </w:tr>
      <w:tr w:rsidR="005137CD" w14:paraId="3F21C1E9" w14:textId="77777777" w:rsidTr="00E816F3">
        <w:trPr>
          <w:trHeight w:val="269"/>
          <w:jc w:val="center"/>
        </w:trPr>
        <w:tc>
          <w:tcPr>
            <w:tcW w:w="1003" w:type="dxa"/>
            <w:tcBorders>
              <w:left w:val="nil"/>
              <w:bottom w:val="nil"/>
              <w:right w:val="nil"/>
            </w:tcBorders>
          </w:tcPr>
          <w:p w14:paraId="5A6D309A" w14:textId="223F5BB7" w:rsidR="005137CD" w:rsidRDefault="005137CD"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29EE72FE" w14:textId="1BDF28EC" w:rsidR="005137CD" w:rsidRDefault="005137CD" w:rsidP="002A7EB0">
            <w:pPr>
              <w:spacing w:before="40" w:after="40"/>
              <w:ind w:firstLine="0"/>
              <w:jc w:val="center"/>
            </w:pPr>
            <w:r w:rsidRPr="005137CD">
              <w:rPr>
                <w:u w:val="single"/>
              </w:rPr>
              <w:t>&gt;</w:t>
            </w:r>
            <w:r>
              <w:t>16.74</w:t>
            </w:r>
          </w:p>
        </w:tc>
        <w:tc>
          <w:tcPr>
            <w:tcW w:w="851" w:type="dxa"/>
            <w:tcBorders>
              <w:left w:val="nil"/>
              <w:bottom w:val="nil"/>
              <w:right w:val="nil"/>
            </w:tcBorders>
          </w:tcPr>
          <w:p w14:paraId="3BBE3518" w14:textId="7B3D14E9" w:rsidR="005137CD" w:rsidRDefault="00637F00" w:rsidP="002A7EB0">
            <w:pPr>
              <w:spacing w:before="40" w:after="40"/>
              <w:ind w:firstLine="0"/>
              <w:jc w:val="center"/>
            </w:pPr>
            <w:r>
              <w:t>89</w:t>
            </w:r>
          </w:p>
        </w:tc>
        <w:tc>
          <w:tcPr>
            <w:tcW w:w="992" w:type="dxa"/>
            <w:tcBorders>
              <w:left w:val="nil"/>
              <w:bottom w:val="nil"/>
              <w:right w:val="nil"/>
            </w:tcBorders>
          </w:tcPr>
          <w:p w14:paraId="0B07A3C0" w14:textId="3FE1B9AA" w:rsidR="005137CD" w:rsidRDefault="00637F00" w:rsidP="002A7EB0">
            <w:pPr>
              <w:spacing w:before="40" w:after="40"/>
              <w:ind w:firstLine="0"/>
              <w:jc w:val="center"/>
            </w:pPr>
            <w:r>
              <w:t>38</w:t>
            </w:r>
          </w:p>
        </w:tc>
      </w:tr>
      <w:tr w:rsidR="005137CD" w14:paraId="4CA8609F" w14:textId="77777777" w:rsidTr="00E816F3">
        <w:trPr>
          <w:jc w:val="center"/>
        </w:trPr>
        <w:tc>
          <w:tcPr>
            <w:tcW w:w="1003" w:type="dxa"/>
            <w:tcBorders>
              <w:top w:val="nil"/>
              <w:left w:val="nil"/>
              <w:bottom w:val="nil"/>
              <w:right w:val="nil"/>
            </w:tcBorders>
          </w:tcPr>
          <w:p w14:paraId="0D18D43A" w14:textId="165BF8EF" w:rsidR="005137CD" w:rsidRDefault="005137CD"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0C925A9D" w14:textId="0DD8FEE1" w:rsidR="005137CD" w:rsidRDefault="005137CD" w:rsidP="002A7EB0">
            <w:pPr>
              <w:spacing w:before="40" w:after="40"/>
              <w:ind w:firstLine="0"/>
              <w:jc w:val="center"/>
            </w:pPr>
            <w:r w:rsidRPr="005137CD">
              <w:rPr>
                <w:u w:val="single"/>
              </w:rPr>
              <w:t>&gt;</w:t>
            </w:r>
            <w:r>
              <w:t>18.27</w:t>
            </w:r>
          </w:p>
        </w:tc>
        <w:tc>
          <w:tcPr>
            <w:tcW w:w="851" w:type="dxa"/>
            <w:tcBorders>
              <w:top w:val="nil"/>
              <w:left w:val="nil"/>
              <w:bottom w:val="nil"/>
              <w:right w:val="nil"/>
            </w:tcBorders>
          </w:tcPr>
          <w:p w14:paraId="65AAEC95" w14:textId="5C5B0B69" w:rsidR="005137CD" w:rsidRDefault="00637F00" w:rsidP="002A7EB0">
            <w:pPr>
              <w:spacing w:before="40" w:after="40"/>
              <w:ind w:firstLine="0"/>
              <w:jc w:val="center"/>
            </w:pPr>
            <w:r>
              <w:t>75</w:t>
            </w:r>
          </w:p>
        </w:tc>
        <w:tc>
          <w:tcPr>
            <w:tcW w:w="992" w:type="dxa"/>
            <w:tcBorders>
              <w:top w:val="nil"/>
              <w:left w:val="nil"/>
              <w:bottom w:val="nil"/>
              <w:right w:val="nil"/>
            </w:tcBorders>
          </w:tcPr>
          <w:p w14:paraId="69430F21" w14:textId="514FBBFD" w:rsidR="005137CD" w:rsidRDefault="00637F00" w:rsidP="002A7EB0">
            <w:pPr>
              <w:spacing w:before="40" w:after="40"/>
              <w:ind w:firstLine="0"/>
              <w:jc w:val="center"/>
            </w:pPr>
            <w:r>
              <w:t>27</w:t>
            </w:r>
          </w:p>
        </w:tc>
      </w:tr>
      <w:tr w:rsidR="005137CD" w14:paraId="7781AE12" w14:textId="77777777" w:rsidTr="00A97B71">
        <w:trPr>
          <w:trHeight w:val="70"/>
          <w:jc w:val="center"/>
        </w:trPr>
        <w:tc>
          <w:tcPr>
            <w:tcW w:w="1003" w:type="dxa"/>
            <w:tcBorders>
              <w:top w:val="nil"/>
              <w:left w:val="nil"/>
              <w:bottom w:val="nil"/>
              <w:right w:val="nil"/>
            </w:tcBorders>
          </w:tcPr>
          <w:p w14:paraId="728F825C" w14:textId="5AF0F38E" w:rsidR="005137CD" w:rsidRDefault="005137CD"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0688F205" w14:textId="58B6C00C" w:rsidR="005137CD" w:rsidRDefault="005137CD" w:rsidP="002A7EB0">
            <w:pPr>
              <w:spacing w:before="40" w:after="40"/>
              <w:ind w:firstLine="0"/>
              <w:jc w:val="center"/>
            </w:pPr>
            <w:r w:rsidRPr="005137CD">
              <w:rPr>
                <w:u w:val="single"/>
              </w:rPr>
              <w:t>&gt;</w:t>
            </w:r>
            <w:r>
              <w:t>20.30</w:t>
            </w:r>
          </w:p>
        </w:tc>
        <w:tc>
          <w:tcPr>
            <w:tcW w:w="851" w:type="dxa"/>
            <w:tcBorders>
              <w:top w:val="nil"/>
              <w:left w:val="nil"/>
              <w:bottom w:val="nil"/>
              <w:right w:val="nil"/>
            </w:tcBorders>
          </w:tcPr>
          <w:p w14:paraId="4EB96130" w14:textId="261EAD40" w:rsidR="005137CD" w:rsidRDefault="00637F00" w:rsidP="002A7EB0">
            <w:pPr>
              <w:spacing w:before="40" w:after="40"/>
              <w:ind w:firstLine="0"/>
              <w:jc w:val="center"/>
            </w:pPr>
            <w:r>
              <w:t>53</w:t>
            </w:r>
          </w:p>
        </w:tc>
        <w:tc>
          <w:tcPr>
            <w:tcW w:w="992" w:type="dxa"/>
            <w:tcBorders>
              <w:top w:val="nil"/>
              <w:left w:val="nil"/>
              <w:bottom w:val="nil"/>
              <w:right w:val="nil"/>
            </w:tcBorders>
          </w:tcPr>
          <w:p w14:paraId="38D25132" w14:textId="3C35CF02" w:rsidR="005137CD" w:rsidRDefault="00637F00" w:rsidP="002A7EB0">
            <w:pPr>
              <w:spacing w:before="40" w:after="40"/>
              <w:ind w:firstLine="0"/>
              <w:jc w:val="center"/>
            </w:pPr>
            <w:r>
              <w:t>23</w:t>
            </w:r>
          </w:p>
        </w:tc>
      </w:tr>
      <w:tr w:rsidR="005137CD" w14:paraId="6A9E198F" w14:textId="77777777" w:rsidTr="002A7EB0">
        <w:trPr>
          <w:trHeight w:val="70"/>
          <w:jc w:val="center"/>
        </w:trPr>
        <w:tc>
          <w:tcPr>
            <w:tcW w:w="1003" w:type="dxa"/>
            <w:tcBorders>
              <w:top w:val="nil"/>
              <w:left w:val="nil"/>
              <w:bottom w:val="nil"/>
              <w:right w:val="nil"/>
            </w:tcBorders>
          </w:tcPr>
          <w:p w14:paraId="44FFF09C" w14:textId="18E83ABA" w:rsidR="005137CD" w:rsidRDefault="005137CD"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29BE651E" w14:textId="75F2830B" w:rsidR="005137CD" w:rsidRDefault="005137CD" w:rsidP="002A7EB0">
            <w:pPr>
              <w:spacing w:before="40" w:after="40"/>
              <w:ind w:firstLine="0"/>
              <w:jc w:val="center"/>
            </w:pPr>
            <w:r w:rsidRPr="005137CD">
              <w:rPr>
                <w:u w:val="single"/>
              </w:rPr>
              <w:t>&gt;</w:t>
            </w:r>
            <w:r>
              <w:t>22.18</w:t>
            </w:r>
          </w:p>
        </w:tc>
        <w:tc>
          <w:tcPr>
            <w:tcW w:w="851" w:type="dxa"/>
            <w:tcBorders>
              <w:top w:val="nil"/>
              <w:left w:val="nil"/>
              <w:bottom w:val="nil"/>
              <w:right w:val="nil"/>
            </w:tcBorders>
          </w:tcPr>
          <w:p w14:paraId="0839FE94" w14:textId="6AB88976" w:rsidR="005137CD" w:rsidRDefault="00637F00" w:rsidP="002A7EB0">
            <w:pPr>
              <w:spacing w:before="40" w:after="40"/>
              <w:ind w:firstLine="0"/>
              <w:jc w:val="center"/>
            </w:pPr>
            <w:r>
              <w:t>32</w:t>
            </w:r>
          </w:p>
        </w:tc>
        <w:tc>
          <w:tcPr>
            <w:tcW w:w="992" w:type="dxa"/>
            <w:tcBorders>
              <w:top w:val="nil"/>
              <w:left w:val="nil"/>
              <w:bottom w:val="nil"/>
              <w:right w:val="nil"/>
            </w:tcBorders>
          </w:tcPr>
          <w:p w14:paraId="33E81C9A" w14:textId="568E6B83" w:rsidR="005137CD" w:rsidRDefault="00637F00" w:rsidP="002A7EB0">
            <w:pPr>
              <w:spacing w:before="40" w:after="40"/>
              <w:ind w:firstLine="0"/>
              <w:jc w:val="center"/>
            </w:pPr>
            <w:r>
              <w:t>19</w:t>
            </w:r>
          </w:p>
        </w:tc>
      </w:tr>
      <w:tr w:rsidR="005137CD" w14:paraId="019E2EB0" w14:textId="77777777" w:rsidTr="00A97B71">
        <w:trPr>
          <w:trHeight w:val="70"/>
          <w:jc w:val="center"/>
        </w:trPr>
        <w:tc>
          <w:tcPr>
            <w:tcW w:w="1003" w:type="dxa"/>
            <w:tcBorders>
              <w:top w:val="nil"/>
              <w:left w:val="nil"/>
              <w:right w:val="nil"/>
            </w:tcBorders>
          </w:tcPr>
          <w:p w14:paraId="616DC610" w14:textId="4750E9DC" w:rsidR="005137CD" w:rsidRDefault="005137CD"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4B5441E2" w14:textId="739A3268" w:rsidR="005137CD" w:rsidRDefault="005137CD" w:rsidP="002A7EB0">
            <w:pPr>
              <w:spacing w:before="40" w:after="40"/>
              <w:ind w:firstLine="0"/>
              <w:jc w:val="center"/>
            </w:pPr>
            <w:r w:rsidRPr="005137CD">
              <w:rPr>
                <w:u w:val="single"/>
              </w:rPr>
              <w:t>&gt;</w:t>
            </w:r>
            <w:r>
              <w:t>29.13</w:t>
            </w:r>
          </w:p>
        </w:tc>
        <w:tc>
          <w:tcPr>
            <w:tcW w:w="851" w:type="dxa"/>
            <w:tcBorders>
              <w:top w:val="nil"/>
              <w:left w:val="nil"/>
              <w:right w:val="nil"/>
            </w:tcBorders>
          </w:tcPr>
          <w:p w14:paraId="7A704E6B" w14:textId="3EE4E57F" w:rsidR="005137CD" w:rsidRDefault="00637F00" w:rsidP="002A7EB0">
            <w:pPr>
              <w:spacing w:before="40" w:after="40"/>
              <w:ind w:firstLine="0"/>
              <w:jc w:val="center"/>
            </w:pPr>
            <w:r>
              <w:t>13</w:t>
            </w:r>
          </w:p>
        </w:tc>
        <w:tc>
          <w:tcPr>
            <w:tcW w:w="992" w:type="dxa"/>
            <w:tcBorders>
              <w:top w:val="nil"/>
              <w:left w:val="nil"/>
              <w:right w:val="nil"/>
            </w:tcBorders>
          </w:tcPr>
          <w:p w14:paraId="417D5E79" w14:textId="685DD05D" w:rsidR="005137CD" w:rsidRDefault="00637F00" w:rsidP="002A7EB0">
            <w:pPr>
              <w:keepNext/>
              <w:spacing w:before="40" w:after="40"/>
              <w:ind w:firstLine="0"/>
              <w:jc w:val="center"/>
            </w:pPr>
            <w:r>
              <w:t>13</w:t>
            </w:r>
          </w:p>
        </w:tc>
      </w:tr>
    </w:tbl>
    <w:p w14:paraId="0FC7C74B" w14:textId="14B7AD56" w:rsidR="00300BFC" w:rsidRPr="00300BFC" w:rsidRDefault="00060417" w:rsidP="006246BE">
      <w:pPr>
        <w:pStyle w:val="Caption"/>
      </w:pPr>
      <w:r>
        <w:t xml:space="preserve">Figure </w:t>
      </w:r>
      <w:r w:rsidR="00D039AE">
        <w:fldChar w:fldCharType="begin"/>
      </w:r>
      <w:r w:rsidR="00D039AE">
        <w:instrText xml:space="preserve"> SEQ Figure \* ARABIC </w:instrText>
      </w:r>
      <w:r w:rsidR="00D039AE">
        <w:fldChar w:fldCharType="separate"/>
      </w:r>
      <w:r w:rsidR="006246BE">
        <w:rPr>
          <w:noProof/>
        </w:rPr>
        <w:t>4</w:t>
      </w:r>
      <w:r w:rsidR="00D039AE">
        <w:rPr>
          <w:noProof/>
        </w:rPr>
        <w:fldChar w:fldCharType="end"/>
      </w:r>
      <w:r>
        <w:t>. Total number of switches at different percentiles for each condition.</w:t>
      </w:r>
    </w:p>
    <w:p w14:paraId="24471A77" w14:textId="77777777" w:rsidR="00E01E96" w:rsidRDefault="00E01E96" w:rsidP="00E01E96">
      <w:pPr>
        <w:pStyle w:val="Heading3"/>
      </w:pPr>
      <w:r>
        <w:lastRenderedPageBreak/>
        <w:t>Task performance</w:t>
      </w:r>
    </w:p>
    <w:p w14:paraId="56CF0B30" w14:textId="77777777" w:rsidR="00E01E96" w:rsidRDefault="00E01E96" w:rsidP="00E01E96">
      <w:pPr>
        <w:pStyle w:val="Paragraph"/>
      </w:pPr>
      <w:r>
        <w:t>Error rates were calculated by dividing the number of data entry errors divided by error opportunities. The error rates were significantly lower for participants with a notification (</w:t>
      </w:r>
      <w:r w:rsidRPr="00882956">
        <w:rPr>
          <w:i/>
        </w:rPr>
        <w:t>M</w:t>
      </w:r>
      <w:r>
        <w:t xml:space="preserve">=2%, </w:t>
      </w:r>
      <w:r w:rsidRPr="00882956">
        <w:rPr>
          <w:i/>
        </w:rPr>
        <w:t>SD</w:t>
      </w:r>
      <w:r>
        <w:t>=2%) compared to participants who had no notification (</w:t>
      </w:r>
      <w:r w:rsidRPr="00882956">
        <w:rPr>
          <w:i/>
        </w:rPr>
        <w:t>M</w:t>
      </w:r>
      <w:r>
        <w:t xml:space="preserve">=5%, </w:t>
      </w:r>
      <w:r w:rsidRPr="00882956">
        <w:rPr>
          <w:i/>
        </w:rPr>
        <w:t>SD</w:t>
      </w:r>
      <w:r>
        <w:t xml:space="preserve">=5%), </w:t>
      </w:r>
      <w:r w:rsidRPr="00882956">
        <w:rPr>
          <w:i/>
        </w:rPr>
        <w:t>U</w:t>
      </w:r>
      <w:r>
        <w:t xml:space="preserve">(24, 23) = 403, </w:t>
      </w:r>
      <w:r w:rsidRPr="00882956">
        <w:rPr>
          <w:i/>
        </w:rPr>
        <w:t>p</w:t>
      </w:r>
      <w:r>
        <w:t xml:space="preserve"> &lt; .01, </w:t>
      </w:r>
      <w:r w:rsidRPr="00882956">
        <w:rPr>
          <w:i/>
        </w:rPr>
        <w:t>r</w:t>
      </w:r>
      <w:r>
        <w:t xml:space="preserve"> = .44. Participants with a notification were also faster in completing trials (</w:t>
      </w:r>
      <w:r w:rsidRPr="00882956">
        <w:rPr>
          <w:i/>
        </w:rPr>
        <w:t>M</w:t>
      </w:r>
      <w:r>
        <w:t xml:space="preserve">=107.61s, </w:t>
      </w:r>
      <w:r w:rsidRPr="00882956">
        <w:rPr>
          <w:i/>
        </w:rPr>
        <w:t>SD</w:t>
      </w:r>
      <w:r>
        <w:t>=31.15s</w:t>
      </w:r>
      <w:r w:rsidRPr="00E05103">
        <w:t>) compared to</w:t>
      </w:r>
      <w:r>
        <w:t xml:space="preserve"> participants</w:t>
      </w:r>
      <w:r w:rsidRPr="00E05103">
        <w:t xml:space="preserve"> </w:t>
      </w:r>
      <w:r>
        <w:t>without a notification (</w:t>
      </w:r>
      <w:r w:rsidRPr="00882956">
        <w:rPr>
          <w:i/>
        </w:rPr>
        <w:t>M</w:t>
      </w:r>
      <w:r>
        <w:t xml:space="preserve">=126.27s, </w:t>
      </w:r>
      <w:r w:rsidRPr="00882956">
        <w:rPr>
          <w:i/>
        </w:rPr>
        <w:t>SD</w:t>
      </w:r>
      <w:r>
        <w:t>=32.61s)</w:t>
      </w:r>
      <w:r w:rsidRPr="00AC7B87">
        <w:t xml:space="preserve">, </w:t>
      </w:r>
      <w:r w:rsidRPr="00882956">
        <w:rPr>
          <w:i/>
        </w:rPr>
        <w:t>t</w:t>
      </w:r>
      <w:r>
        <w:t>(45) = 1</w:t>
      </w:r>
      <w:r w:rsidRPr="00DB70C0">
        <w:t>.</w:t>
      </w:r>
      <w:r>
        <w:t>98,</w:t>
      </w:r>
      <w:r w:rsidRPr="00882956">
        <w:rPr>
          <w:i/>
        </w:rPr>
        <w:t xml:space="preserve"> p</w:t>
      </w:r>
      <w:r>
        <w:t xml:space="preserve"> &lt; .05, </w:t>
      </w:r>
      <w:r w:rsidRPr="00882956">
        <w:rPr>
          <w:i/>
        </w:rPr>
        <w:t>d</w:t>
      </w:r>
      <w:r>
        <w:rPr>
          <w:i/>
        </w:rPr>
        <w:t xml:space="preserve"> </w:t>
      </w:r>
      <w:r>
        <w:t>= .59.</w:t>
      </w:r>
    </w:p>
    <w:p w14:paraId="3877C73C" w14:textId="64BD281B" w:rsidR="00844CDD" w:rsidRDefault="00277EC9" w:rsidP="00277EC9">
      <w:pPr>
        <w:pStyle w:val="Heading3"/>
      </w:pPr>
      <w:r>
        <w:t>Inter</w:t>
      </w:r>
      <w:r w:rsidR="00060417">
        <w:t>-</w:t>
      </w:r>
      <w:r>
        <w:t>key intervals</w:t>
      </w:r>
    </w:p>
    <w:p w14:paraId="1F912190" w14:textId="1FFB620F" w:rsidR="00277EC9" w:rsidRDefault="00277EC9" w:rsidP="00021E8F">
      <w:pPr>
        <w:pStyle w:val="Paragraph"/>
      </w:pPr>
      <w:r w:rsidRPr="00277EC9">
        <w:t>The primary measure to analyse switching behaviour were focus and blur events. These measures include any switch from the task window to another computer window, but task switches outside the device, with the task window still in focus, were not captured. Therefore, inter-keystroke interval (IKI) data was analysed to look for large intervals. The IKI data presented here does not make a distinction between moments when participants were inside or outside the task window, and longer intervals may have also been moments were participants had briefly paused for thought. However, extremely large intervals between two keystrokes might point to moments where participants had switched to doing something else.</w:t>
      </w:r>
    </w:p>
    <w:p w14:paraId="09ED9E16" w14:textId="7BD67427" w:rsidR="00E01E96" w:rsidRDefault="00E01E96" w:rsidP="00021E8F">
      <w:pPr>
        <w:pStyle w:val="Paragraph"/>
      </w:pPr>
    </w:p>
    <w:p w14:paraId="6B6AA6EE" w14:textId="77777777" w:rsidR="00473988" w:rsidRDefault="00E01E96" w:rsidP="00473988">
      <w:pPr>
        <w:pStyle w:val="Paragraph"/>
        <w:keepNext/>
        <w:jc w:val="center"/>
      </w:pPr>
      <w:r>
        <w:rPr>
          <w:noProof/>
          <w:lang w:eastAsia="en-GB"/>
        </w:rPr>
        <w:drawing>
          <wp:inline distT="0" distB="0" distL="0" distR="0" wp14:anchorId="17E505A5" wp14:editId="32B84EFF">
            <wp:extent cx="3904091" cy="26027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56-histikis.pdf"/>
                    <pic:cNvPicPr/>
                  </pic:nvPicPr>
                  <pic:blipFill>
                    <a:blip r:embed="rId11">
                      <a:extLst>
                        <a:ext uri="{28A0092B-C50C-407E-A947-70E740481C1C}">
                          <a14:useLocalDpi xmlns:a14="http://schemas.microsoft.com/office/drawing/2010/main" val="0"/>
                        </a:ext>
                      </a:extLst>
                    </a:blip>
                    <a:stretch>
                      <a:fillRect/>
                    </a:stretch>
                  </pic:blipFill>
                  <pic:spPr>
                    <a:xfrm>
                      <a:off x="0" y="0"/>
                      <a:ext cx="3910280" cy="2606853"/>
                    </a:xfrm>
                    <a:prstGeom prst="rect">
                      <a:avLst/>
                    </a:prstGeom>
                  </pic:spPr>
                </pic:pic>
              </a:graphicData>
            </a:graphic>
          </wp:inline>
        </w:drawing>
      </w:r>
    </w:p>
    <w:p w14:paraId="6D32E4EA" w14:textId="615BEF04" w:rsidR="00E01E96" w:rsidRDefault="00473988" w:rsidP="006246BE">
      <w:pPr>
        <w:pStyle w:val="Caption"/>
      </w:pPr>
      <w:r>
        <w:t xml:space="preserve">Figure </w:t>
      </w:r>
      <w:r w:rsidR="00D039AE">
        <w:fldChar w:fldCharType="begin"/>
      </w:r>
      <w:r w:rsidR="00D039AE">
        <w:instrText xml:space="preserve"> SEQ Figure \* ARABIC </w:instrText>
      </w:r>
      <w:r w:rsidR="00D039AE">
        <w:fldChar w:fldCharType="separate"/>
      </w:r>
      <w:r w:rsidR="006246BE">
        <w:rPr>
          <w:noProof/>
        </w:rPr>
        <w:t>5</w:t>
      </w:r>
      <w:r w:rsidR="00D039AE">
        <w:rPr>
          <w:noProof/>
        </w:rPr>
        <w:fldChar w:fldCharType="end"/>
      </w:r>
      <w:r>
        <w:t xml:space="preserve">. Distribution of the top </w:t>
      </w:r>
      <w:r w:rsidR="001E4049">
        <w:t>5</w:t>
      </w:r>
      <w:r>
        <w:t xml:space="preserve">% longest IKIs (IKIs that were longer than </w:t>
      </w:r>
      <w:r w:rsidR="001E4049">
        <w:t>9.82</w:t>
      </w:r>
      <w:r>
        <w:t xml:space="preserve"> seconds).</w:t>
      </w:r>
    </w:p>
    <w:tbl>
      <w:tblPr>
        <w:tblStyle w:val="TableGrid"/>
        <w:tblW w:w="0" w:type="auto"/>
        <w:jc w:val="center"/>
        <w:tblLook w:val="04A0" w:firstRow="1" w:lastRow="0" w:firstColumn="1" w:lastColumn="0" w:noHBand="0" w:noVBand="1"/>
      </w:tblPr>
      <w:tblGrid>
        <w:gridCol w:w="1003"/>
        <w:gridCol w:w="1265"/>
        <w:gridCol w:w="851"/>
        <w:gridCol w:w="1172"/>
      </w:tblGrid>
      <w:tr w:rsidR="00186612" w14:paraId="7E6448EF" w14:textId="77777777" w:rsidTr="00E011E2">
        <w:trPr>
          <w:jc w:val="center"/>
        </w:trPr>
        <w:tc>
          <w:tcPr>
            <w:tcW w:w="1003" w:type="dxa"/>
            <w:tcBorders>
              <w:left w:val="nil"/>
              <w:bottom w:val="single" w:sz="4" w:space="0" w:color="auto"/>
              <w:right w:val="nil"/>
            </w:tcBorders>
          </w:tcPr>
          <w:p w14:paraId="76C023E2" w14:textId="77777777" w:rsidR="00186612" w:rsidRDefault="00186612" w:rsidP="002A7EB0">
            <w:pPr>
              <w:spacing w:before="40" w:after="40"/>
              <w:ind w:firstLine="0"/>
              <w:jc w:val="center"/>
            </w:pPr>
            <w:r>
              <w:t>Percentile</w:t>
            </w:r>
          </w:p>
        </w:tc>
        <w:tc>
          <w:tcPr>
            <w:tcW w:w="1265" w:type="dxa"/>
            <w:tcBorders>
              <w:left w:val="nil"/>
              <w:bottom w:val="single" w:sz="4" w:space="0" w:color="auto"/>
              <w:right w:val="nil"/>
            </w:tcBorders>
          </w:tcPr>
          <w:p w14:paraId="442D989A" w14:textId="77777777" w:rsidR="00186612" w:rsidRDefault="00186612" w:rsidP="002A7EB0">
            <w:pPr>
              <w:spacing w:before="40" w:after="40"/>
              <w:ind w:firstLine="0"/>
              <w:jc w:val="center"/>
            </w:pPr>
            <w:r>
              <w:t>Duration (s)</w:t>
            </w:r>
          </w:p>
        </w:tc>
        <w:tc>
          <w:tcPr>
            <w:tcW w:w="851" w:type="dxa"/>
            <w:tcBorders>
              <w:left w:val="nil"/>
              <w:bottom w:val="single" w:sz="4" w:space="0" w:color="auto"/>
              <w:right w:val="nil"/>
            </w:tcBorders>
          </w:tcPr>
          <w:p w14:paraId="24441D65" w14:textId="77777777" w:rsidR="00186612" w:rsidRDefault="00186612" w:rsidP="002A7EB0">
            <w:pPr>
              <w:spacing w:before="40" w:after="40"/>
              <w:ind w:firstLine="0"/>
              <w:jc w:val="center"/>
            </w:pPr>
            <w:r>
              <w:t>Control</w:t>
            </w:r>
          </w:p>
        </w:tc>
        <w:tc>
          <w:tcPr>
            <w:tcW w:w="1162" w:type="dxa"/>
            <w:tcBorders>
              <w:left w:val="nil"/>
              <w:bottom w:val="single" w:sz="4" w:space="0" w:color="auto"/>
              <w:right w:val="nil"/>
            </w:tcBorders>
          </w:tcPr>
          <w:p w14:paraId="6428702D" w14:textId="77777777" w:rsidR="00186612" w:rsidRDefault="00186612" w:rsidP="002A7EB0">
            <w:pPr>
              <w:spacing w:before="40" w:after="40"/>
              <w:ind w:firstLine="0"/>
              <w:jc w:val="center"/>
            </w:pPr>
            <w:r>
              <w:t>Notification</w:t>
            </w:r>
          </w:p>
        </w:tc>
      </w:tr>
      <w:tr w:rsidR="00186612" w14:paraId="19D4A682" w14:textId="77777777" w:rsidTr="00E011E2">
        <w:trPr>
          <w:jc w:val="center"/>
        </w:trPr>
        <w:tc>
          <w:tcPr>
            <w:tcW w:w="1003" w:type="dxa"/>
            <w:tcBorders>
              <w:left w:val="nil"/>
              <w:bottom w:val="nil"/>
              <w:right w:val="nil"/>
            </w:tcBorders>
          </w:tcPr>
          <w:p w14:paraId="684EE9D0" w14:textId="77777777" w:rsidR="00186612" w:rsidRDefault="00186612"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366CCD78" w14:textId="0A66BD55" w:rsidR="00186612" w:rsidRDefault="00186612" w:rsidP="002A7EB0">
            <w:pPr>
              <w:spacing w:before="40" w:after="40"/>
              <w:ind w:firstLine="0"/>
              <w:jc w:val="center"/>
            </w:pPr>
            <w:r w:rsidRPr="005137CD">
              <w:rPr>
                <w:u w:val="single"/>
              </w:rPr>
              <w:t>&gt;</w:t>
            </w:r>
            <w:r>
              <w:t>9.82</w:t>
            </w:r>
          </w:p>
        </w:tc>
        <w:tc>
          <w:tcPr>
            <w:tcW w:w="851" w:type="dxa"/>
            <w:tcBorders>
              <w:left w:val="nil"/>
              <w:bottom w:val="nil"/>
              <w:right w:val="nil"/>
            </w:tcBorders>
          </w:tcPr>
          <w:p w14:paraId="07134692" w14:textId="7A0EDA1A" w:rsidR="00186612" w:rsidRDefault="00186612" w:rsidP="002A7EB0">
            <w:pPr>
              <w:spacing w:before="40" w:after="40"/>
              <w:ind w:firstLine="0"/>
              <w:jc w:val="center"/>
            </w:pPr>
            <w:r>
              <w:t>572</w:t>
            </w:r>
          </w:p>
        </w:tc>
        <w:tc>
          <w:tcPr>
            <w:tcW w:w="1162" w:type="dxa"/>
            <w:tcBorders>
              <w:left w:val="nil"/>
              <w:bottom w:val="nil"/>
              <w:right w:val="nil"/>
            </w:tcBorders>
          </w:tcPr>
          <w:p w14:paraId="0986F794" w14:textId="4F4A522F" w:rsidR="00186612" w:rsidRDefault="00186612" w:rsidP="002A7EB0">
            <w:pPr>
              <w:spacing w:before="40" w:after="40"/>
              <w:ind w:firstLine="0"/>
              <w:jc w:val="center"/>
            </w:pPr>
            <w:r>
              <w:t>226</w:t>
            </w:r>
          </w:p>
        </w:tc>
      </w:tr>
      <w:tr w:rsidR="00186612" w14:paraId="18CBF097" w14:textId="77777777" w:rsidTr="00E011E2">
        <w:trPr>
          <w:jc w:val="center"/>
        </w:trPr>
        <w:tc>
          <w:tcPr>
            <w:tcW w:w="1003" w:type="dxa"/>
            <w:tcBorders>
              <w:top w:val="nil"/>
              <w:left w:val="nil"/>
              <w:bottom w:val="nil"/>
              <w:right w:val="nil"/>
            </w:tcBorders>
          </w:tcPr>
          <w:p w14:paraId="0E04967B" w14:textId="77777777" w:rsidR="00186612" w:rsidRDefault="00186612"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610DAA93" w14:textId="501E2453" w:rsidR="00186612" w:rsidRDefault="00186612" w:rsidP="002A7EB0">
            <w:pPr>
              <w:spacing w:before="40" w:after="40"/>
              <w:ind w:firstLine="0"/>
              <w:jc w:val="center"/>
            </w:pPr>
            <w:r w:rsidRPr="005137CD">
              <w:rPr>
                <w:u w:val="single"/>
              </w:rPr>
              <w:t>&gt;</w:t>
            </w:r>
            <w:r>
              <w:t>11.14</w:t>
            </w:r>
          </w:p>
        </w:tc>
        <w:tc>
          <w:tcPr>
            <w:tcW w:w="851" w:type="dxa"/>
            <w:tcBorders>
              <w:top w:val="nil"/>
              <w:left w:val="nil"/>
              <w:bottom w:val="nil"/>
              <w:right w:val="nil"/>
            </w:tcBorders>
          </w:tcPr>
          <w:p w14:paraId="6455A497" w14:textId="50D8DBBD" w:rsidR="00186612" w:rsidRDefault="00186612" w:rsidP="002A7EB0">
            <w:pPr>
              <w:spacing w:before="40" w:after="40"/>
              <w:ind w:firstLine="0"/>
              <w:jc w:val="center"/>
            </w:pPr>
            <w:r>
              <w:t>453</w:t>
            </w:r>
          </w:p>
        </w:tc>
        <w:tc>
          <w:tcPr>
            <w:tcW w:w="1162" w:type="dxa"/>
            <w:tcBorders>
              <w:top w:val="nil"/>
              <w:left w:val="nil"/>
              <w:bottom w:val="nil"/>
              <w:right w:val="nil"/>
            </w:tcBorders>
          </w:tcPr>
          <w:p w14:paraId="449810DE" w14:textId="62174647" w:rsidR="00186612" w:rsidRDefault="00186612" w:rsidP="002A7EB0">
            <w:pPr>
              <w:spacing w:before="40" w:after="40"/>
              <w:ind w:firstLine="0"/>
              <w:jc w:val="center"/>
            </w:pPr>
            <w:r>
              <w:t>185</w:t>
            </w:r>
          </w:p>
        </w:tc>
      </w:tr>
      <w:tr w:rsidR="00186612" w14:paraId="5670DC2E" w14:textId="77777777" w:rsidTr="00E011E2">
        <w:trPr>
          <w:jc w:val="center"/>
        </w:trPr>
        <w:tc>
          <w:tcPr>
            <w:tcW w:w="1003" w:type="dxa"/>
            <w:tcBorders>
              <w:top w:val="nil"/>
              <w:left w:val="nil"/>
              <w:bottom w:val="nil"/>
              <w:right w:val="nil"/>
            </w:tcBorders>
          </w:tcPr>
          <w:p w14:paraId="62D97F76" w14:textId="77777777" w:rsidR="00186612" w:rsidRDefault="00186612"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4CFBAAF5" w14:textId="38991A2E" w:rsidR="00186612" w:rsidRDefault="00186612" w:rsidP="002A7EB0">
            <w:pPr>
              <w:spacing w:before="40" w:after="40"/>
              <w:ind w:firstLine="0"/>
              <w:jc w:val="center"/>
            </w:pPr>
            <w:r w:rsidRPr="005137CD">
              <w:rPr>
                <w:u w:val="single"/>
              </w:rPr>
              <w:t>&gt;</w:t>
            </w:r>
            <w:r>
              <w:t>12.94</w:t>
            </w:r>
          </w:p>
        </w:tc>
        <w:tc>
          <w:tcPr>
            <w:tcW w:w="851" w:type="dxa"/>
            <w:tcBorders>
              <w:top w:val="nil"/>
              <w:left w:val="nil"/>
              <w:bottom w:val="nil"/>
              <w:right w:val="nil"/>
            </w:tcBorders>
          </w:tcPr>
          <w:p w14:paraId="6DDA51B7" w14:textId="6BE76297" w:rsidR="00186612" w:rsidRDefault="00186612" w:rsidP="002A7EB0">
            <w:pPr>
              <w:spacing w:before="40" w:after="40"/>
              <w:ind w:firstLine="0"/>
              <w:jc w:val="center"/>
            </w:pPr>
            <w:r>
              <w:t>335</w:t>
            </w:r>
          </w:p>
        </w:tc>
        <w:tc>
          <w:tcPr>
            <w:tcW w:w="1162" w:type="dxa"/>
            <w:tcBorders>
              <w:top w:val="nil"/>
              <w:left w:val="nil"/>
              <w:bottom w:val="nil"/>
              <w:right w:val="nil"/>
            </w:tcBorders>
          </w:tcPr>
          <w:p w14:paraId="6B7DDC14" w14:textId="23FA8EAB" w:rsidR="00186612" w:rsidRDefault="00186612" w:rsidP="002A7EB0">
            <w:pPr>
              <w:spacing w:before="40" w:after="40"/>
              <w:ind w:firstLine="0"/>
              <w:jc w:val="center"/>
            </w:pPr>
            <w:r>
              <w:t>144</w:t>
            </w:r>
          </w:p>
        </w:tc>
      </w:tr>
      <w:tr w:rsidR="00186612" w14:paraId="2985998E" w14:textId="77777777" w:rsidTr="00E011E2">
        <w:trPr>
          <w:jc w:val="center"/>
        </w:trPr>
        <w:tc>
          <w:tcPr>
            <w:tcW w:w="1003" w:type="dxa"/>
            <w:tcBorders>
              <w:top w:val="nil"/>
              <w:left w:val="nil"/>
              <w:bottom w:val="nil"/>
              <w:right w:val="nil"/>
            </w:tcBorders>
          </w:tcPr>
          <w:p w14:paraId="42BBC6B9" w14:textId="77777777" w:rsidR="00186612" w:rsidRDefault="00186612"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38C38445" w14:textId="1F0E364A" w:rsidR="00186612" w:rsidRDefault="00186612" w:rsidP="002A7EB0">
            <w:pPr>
              <w:spacing w:before="40" w:after="40"/>
              <w:ind w:firstLine="0"/>
              <w:jc w:val="center"/>
            </w:pPr>
            <w:r w:rsidRPr="005137CD">
              <w:rPr>
                <w:u w:val="single"/>
              </w:rPr>
              <w:t>&gt;</w:t>
            </w:r>
            <w:r>
              <w:t>16.41</w:t>
            </w:r>
          </w:p>
        </w:tc>
        <w:tc>
          <w:tcPr>
            <w:tcW w:w="851" w:type="dxa"/>
            <w:tcBorders>
              <w:top w:val="nil"/>
              <w:left w:val="nil"/>
              <w:bottom w:val="nil"/>
              <w:right w:val="nil"/>
            </w:tcBorders>
          </w:tcPr>
          <w:p w14:paraId="3FB61578" w14:textId="458B81D6" w:rsidR="00186612" w:rsidRDefault="00186612" w:rsidP="002A7EB0">
            <w:pPr>
              <w:spacing w:before="40" w:after="40"/>
              <w:ind w:firstLine="0"/>
              <w:jc w:val="center"/>
            </w:pPr>
            <w:r>
              <w:t>214</w:t>
            </w:r>
          </w:p>
        </w:tc>
        <w:tc>
          <w:tcPr>
            <w:tcW w:w="1162" w:type="dxa"/>
            <w:tcBorders>
              <w:top w:val="nil"/>
              <w:left w:val="nil"/>
              <w:bottom w:val="nil"/>
              <w:right w:val="nil"/>
            </w:tcBorders>
          </w:tcPr>
          <w:p w14:paraId="47628498" w14:textId="1F90ED5A" w:rsidR="00186612" w:rsidRDefault="00186612" w:rsidP="002A7EB0">
            <w:pPr>
              <w:spacing w:before="40" w:after="40"/>
              <w:ind w:firstLine="0"/>
              <w:jc w:val="center"/>
            </w:pPr>
            <w:r>
              <w:t>105</w:t>
            </w:r>
          </w:p>
        </w:tc>
      </w:tr>
      <w:tr w:rsidR="00186612" w14:paraId="7EA7A646" w14:textId="77777777" w:rsidTr="00E011E2">
        <w:trPr>
          <w:jc w:val="center"/>
        </w:trPr>
        <w:tc>
          <w:tcPr>
            <w:tcW w:w="1003" w:type="dxa"/>
            <w:tcBorders>
              <w:top w:val="nil"/>
              <w:left w:val="nil"/>
              <w:right w:val="nil"/>
            </w:tcBorders>
          </w:tcPr>
          <w:p w14:paraId="0560AA5E" w14:textId="77777777" w:rsidR="00186612" w:rsidRDefault="00186612"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68747A17" w14:textId="2642EB4D" w:rsidR="00186612" w:rsidRDefault="00186612" w:rsidP="002A7EB0">
            <w:pPr>
              <w:spacing w:before="40" w:after="40"/>
              <w:ind w:firstLine="0"/>
              <w:jc w:val="center"/>
            </w:pPr>
            <w:r w:rsidRPr="005137CD">
              <w:rPr>
                <w:u w:val="single"/>
              </w:rPr>
              <w:t>&gt;</w:t>
            </w:r>
            <w:r>
              <w:t>23.02</w:t>
            </w:r>
          </w:p>
        </w:tc>
        <w:tc>
          <w:tcPr>
            <w:tcW w:w="851" w:type="dxa"/>
            <w:tcBorders>
              <w:top w:val="nil"/>
              <w:left w:val="nil"/>
              <w:right w:val="nil"/>
            </w:tcBorders>
          </w:tcPr>
          <w:p w14:paraId="577CA90F" w14:textId="1E8BA5DE" w:rsidR="00186612" w:rsidRDefault="00186612" w:rsidP="002A7EB0">
            <w:pPr>
              <w:spacing w:before="40" w:after="40"/>
              <w:ind w:firstLine="0"/>
              <w:jc w:val="center"/>
            </w:pPr>
            <w:r>
              <w:t>103</w:t>
            </w:r>
          </w:p>
        </w:tc>
        <w:tc>
          <w:tcPr>
            <w:tcW w:w="1162" w:type="dxa"/>
            <w:tcBorders>
              <w:top w:val="nil"/>
              <w:left w:val="nil"/>
              <w:right w:val="nil"/>
            </w:tcBorders>
          </w:tcPr>
          <w:p w14:paraId="646E8315" w14:textId="4A284F71" w:rsidR="00186612" w:rsidRDefault="00186612" w:rsidP="002A7EB0">
            <w:pPr>
              <w:keepNext/>
              <w:spacing w:before="40" w:after="40"/>
              <w:ind w:firstLine="0"/>
              <w:jc w:val="center"/>
            </w:pPr>
            <w:r>
              <w:t>57</w:t>
            </w:r>
          </w:p>
        </w:tc>
      </w:tr>
    </w:tbl>
    <w:p w14:paraId="061F3851" w14:textId="07A2BF03" w:rsidR="00186612" w:rsidRPr="00021E8F" w:rsidRDefault="00473988" w:rsidP="006246BE">
      <w:pPr>
        <w:pStyle w:val="Caption"/>
      </w:pPr>
      <w:r>
        <w:t xml:space="preserve">Figure </w:t>
      </w:r>
      <w:r w:rsidR="00D039AE">
        <w:fldChar w:fldCharType="begin"/>
      </w:r>
      <w:r w:rsidR="00D039AE">
        <w:instrText xml:space="preserve"> SEQ Figure \* ARABIC </w:instrText>
      </w:r>
      <w:r w:rsidR="00D039AE">
        <w:fldChar w:fldCharType="separate"/>
      </w:r>
      <w:r w:rsidR="006246BE">
        <w:rPr>
          <w:noProof/>
        </w:rPr>
        <w:t>6</w:t>
      </w:r>
      <w:r w:rsidR="00D039AE">
        <w:rPr>
          <w:noProof/>
        </w:rPr>
        <w:fldChar w:fldCharType="end"/>
      </w:r>
      <w:r>
        <w:t>. Total number of IKIs at different percentiles for each condition.</w:t>
      </w:r>
    </w:p>
    <w:p w14:paraId="40BA95AA" w14:textId="25EFEBF7" w:rsidR="001F585A" w:rsidRDefault="001F585A" w:rsidP="001F585A">
      <w:pPr>
        <w:pStyle w:val="Heading2"/>
      </w:pPr>
      <w:r>
        <w:t>Discussion</w:t>
      </w:r>
    </w:p>
    <w:p w14:paraId="1E8B45A4" w14:textId="35160BE6" w:rsidR="001F585A" w:rsidRPr="0011224F" w:rsidRDefault="001F585A" w:rsidP="00560870">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003156C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Pr="0011224F">
        <w:fldChar w:fldCharType="separate"/>
      </w:r>
      <w:r w:rsidR="003156C2" w:rsidRPr="003156C2">
        <w:rPr>
          <w:noProof/>
        </w:rPr>
        <w:t>(Altmann et al., 2017; Monk et al., 2008)</w:t>
      </w:r>
      <w:r w:rsidRPr="0011224F">
        <w:fldChar w:fldCharType="end"/>
      </w:r>
      <w:r w:rsidRPr="0011224F">
        <w:t>.</w:t>
      </w:r>
    </w:p>
    <w:p w14:paraId="5FFB646B" w14:textId="6689BD12" w:rsidR="001F585A" w:rsidRPr="0011224F" w:rsidRDefault="001F585A" w:rsidP="00560870">
      <w:pPr>
        <w:pStyle w:val="Paragraph"/>
      </w:pPr>
      <w:r w:rsidRPr="0011224F">
        <w:t xml:space="preserve">Nevertheless, as even short interruptions can have a negative effect on performance </w:t>
      </w:r>
      <w:r w:rsidRPr="0011224F">
        <w:fldChar w:fldCharType="begin" w:fldLock="1"/>
      </w:r>
      <w:r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Pr="0011224F">
        <w:fldChar w:fldCharType="separate"/>
      </w:r>
      <w:r w:rsidRPr="0011224F">
        <w:rPr>
          <w:noProof/>
        </w:rPr>
        <w:t>(Altmann, Trafton, &amp; Hambrick, 2014)</w:t>
      </w:r>
      <w:r w:rsidRPr="0011224F">
        <w:fldChar w:fldCharType="end"/>
      </w:r>
      <w:r w:rsidRPr="0011224F">
        <w:t xml:space="preserve">, we were also curious as to whether the number of switches could be reduced. Interestingly, feedback on switching duration did not reduce the number of switches as in prior work </w:t>
      </w:r>
      <w:r w:rsidRPr="0011224F">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Pr="0011224F">
        <w:fldChar w:fldCharType="separate"/>
      </w:r>
      <w:r w:rsidR="003156C2" w:rsidRPr="003156C2">
        <w:rPr>
          <w:noProof/>
        </w:rPr>
        <w:t>(Gould et al., 2016)</w:t>
      </w:r>
      <w:r w:rsidRPr="0011224F">
        <w:fldChar w:fldCharType="end"/>
      </w:r>
      <w:r w:rsidRPr="0011224F">
        <w:t xml:space="preserve">. This could be explained by the moment in the task that people received feedback. In Gould et al.’s study, feedback appeared after </w:t>
      </w:r>
      <w:r w:rsidRPr="0011224F">
        <w:rPr>
          <w:i/>
        </w:rPr>
        <w:t>every</w:t>
      </w:r>
      <w:r w:rsidRPr="0011224F">
        <w:t xml:space="preserve"> </w:t>
      </w:r>
      <w:r w:rsidRPr="0011224F">
        <w:rPr>
          <w:i/>
        </w:rPr>
        <w:t>switch.</w:t>
      </w:r>
      <w:r w:rsidRPr="0011224F">
        <w:t xml:space="preserve"> Participants may have tried to reduce switches, either because they were more aware of every switch or because they wanted to avoid the message. In contrast to our study, their participants were not supposed to switch, so the number of switches was lower. In our study participants were switching more often as they had to as part of the task: 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003156C2">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Pr="0011224F">
        <w:fldChar w:fldCharType="separate"/>
      </w:r>
      <w:r w:rsidR="003156C2" w:rsidRPr="003156C2">
        <w:rPr>
          <w:noProof/>
        </w:rPr>
        <w:t>(Cutrell, Czerwinski, &amp; Horvitz, 2001; Whittaker et al., 2016)</w:t>
      </w:r>
      <w:r w:rsidRPr="0011224F">
        <w:fldChar w:fldCharType="end"/>
      </w:r>
      <w:r w:rsidRPr="0011224F">
        <w:t xml:space="preserve">. Therefore, feedback was only given after </w:t>
      </w:r>
      <w:r w:rsidRPr="0011224F">
        <w:rPr>
          <w:i/>
        </w:rPr>
        <w:t>every trial</w:t>
      </w:r>
      <w:r w:rsidRPr="0011224F">
        <w:t xml:space="preserve">. Future data entry studies that require fewer switches are needed to see if a notification upon every switch can reduce both the number and length of switches. Moreover, because the notification only showed information regarding the duration of switches, participants may have focused on reducing the duration, rather than number of switches. </w:t>
      </w:r>
    </w:p>
    <w:p w14:paraId="4A483BCE" w14:textId="77777777" w:rsidR="001F585A" w:rsidRPr="0011224F" w:rsidRDefault="001F585A" w:rsidP="00560870">
      <w:pPr>
        <w:pStyle w:val="Paragraph"/>
      </w:pPr>
      <w:r w:rsidRPr="0011224F">
        <w:lastRenderedPageBreak/>
        <w:t xml:space="preserve">The current study used focus and blur events to analyse switching behaviour. This meant that task switches outside the device, with the task window still in focus, were not captured. Possibly participants learnt to not interrupt themselves when they were away from this window, but after they had returned to the window. Without an accurate estimate of how long participants should take to complete the task, it is difficult to determine moments at which participants were away from their computer </w:t>
      </w:r>
      <w:r w:rsidRPr="0011224F">
        <w:fldChar w:fldCharType="begin" w:fldLock="1"/>
      </w:r>
      <w:r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Pr="0011224F">
        <w:fldChar w:fldCharType="separate"/>
      </w:r>
      <w:r w:rsidRPr="0011224F">
        <w:rPr>
          <w:noProof/>
        </w:rPr>
        <w:t>(Rzeszotarski, Chi, Paritosh, &amp; Dai, 2013)</w:t>
      </w:r>
      <w:r w:rsidRPr="0011224F">
        <w:fldChar w:fldCharType="end"/>
      </w:r>
      <w:r w:rsidRPr="0011224F">
        <w:t xml:space="preserve">.  Using other techniques, such as prompts at random intervals to confirm people are still working on the task, may be able to give a further insight whether our intervention changes overall self-interruption behaviour. </w:t>
      </w:r>
    </w:p>
    <w:p w14:paraId="502B2CFF" w14:textId="24F62D7A" w:rsidR="001F585A" w:rsidRPr="0011224F" w:rsidRDefault="001F585A" w:rsidP="00560870">
      <w:pPr>
        <w:pStyle w:val="Paragraph"/>
      </w:pPr>
      <w:r w:rsidRPr="0011224F">
        <w:t xml:space="preserve">Most studies on self-interruptions introduced an artificial distraction, such as chat messages, to measure when, how long, and how often people self-interrupt to attend to this </w:t>
      </w:r>
      <w:r>
        <w:t>distracting task</w:t>
      </w:r>
      <w:r w:rsidRPr="0011224F">
        <w:t xml:space="preserve"> </w:t>
      </w:r>
      <w:r w:rsidRPr="0011224F">
        <w:fldChar w:fldCharType="begin" w:fldLock="1"/>
      </w:r>
      <w:r w:rsidR="000864E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small methodological contribution by using participants’ own personal email inbox, based on the assumption that email provides a source of distraction </w:t>
      </w:r>
      <w:r w:rsidRPr="0011224F">
        <w:fldChar w:fldCharType="begin" w:fldLock="1"/>
      </w:r>
      <w:r w:rsidR="000864EF">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Pr="0011224F">
        <w:fldChar w:fldCharType="separate"/>
      </w:r>
      <w:r w:rsidR="000864EF" w:rsidRPr="000864EF">
        <w:rPr>
          <w:noProof/>
        </w:rPr>
        <w:t>(Hanrahan &amp; Pérez-Qu, 2015; Mark, Iqbal, Czerwinski, Johns, &amp; Sano, 2016)</w:t>
      </w:r>
      <w:r w:rsidRPr="0011224F">
        <w:fldChar w:fldCharType="end"/>
      </w:r>
      <w:r w:rsidRPr="0011224F">
        <w:t>. However, in our study, participants only needed to find and open an email once. Once they had this email opened, they did not have to re-find it in their inbox for the remainder of the experiment, and may have had this email maximised on their screen, hiding incoming messages. In practice however, people have to first find the email in their inbox, which can partly contribute to</w:t>
      </w:r>
      <w:r>
        <w:t xml:space="preserve"> the distraction. </w:t>
      </w:r>
      <w:r w:rsidRPr="0011224F">
        <w:t>Our study has already shown an effect on behaviour by switching to an email inbox. We expect there to be a higher potential for distraction if people have to also find the correct email in their inbox.</w:t>
      </w:r>
    </w:p>
    <w:p w14:paraId="236A0057" w14:textId="77777777" w:rsidR="001F585A" w:rsidRPr="0011224F" w:rsidRDefault="001F585A" w:rsidP="00560870">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t xml:space="preserve">tendencies </w:t>
      </w:r>
      <w:r w:rsidRPr="0011224F">
        <w:t xml:space="preserve">to </w:t>
      </w:r>
      <w:r>
        <w:t>attend to distractions</w:t>
      </w:r>
      <w:r w:rsidRPr="0011224F">
        <w:t xml:space="preserve"> might be </w:t>
      </w:r>
      <w:r>
        <w:t>mitigated</w:t>
      </w:r>
      <w:r w:rsidRPr="0011224F">
        <w:t>, and can provide a useful pointer for the design of productivity interventions to improve focus.</w:t>
      </w:r>
      <w:r w:rsidRPr="00052D8E">
        <w:t xml:space="preserve"> </w:t>
      </w:r>
      <w:r w:rsidRPr="0011224F">
        <w:t xml:space="preserve">In </w:t>
      </w:r>
      <w:r>
        <w:t>the current</w:t>
      </w:r>
      <w:r w:rsidRPr="0011224F">
        <w:t xml:space="preserve"> study, an experimental task was used in order to measure task performance. We plan on running a follow-up study with participants doing their own data entry work, to </w:t>
      </w:r>
      <w:r>
        <w:t>evaluate</w:t>
      </w:r>
      <w:r w:rsidRPr="0011224F">
        <w:t xml:space="preserve"> whether the </w:t>
      </w:r>
      <w:r>
        <w:t xml:space="preserve">positive </w:t>
      </w:r>
      <w:r w:rsidRPr="0011224F">
        <w:t xml:space="preserve">effect of time feedback on people’s switching behaviour can extend to naturalistic tasks. </w:t>
      </w:r>
    </w:p>
    <w:p w14:paraId="003C2605" w14:textId="77777777" w:rsidR="001F585A" w:rsidRPr="001F585A" w:rsidRDefault="001F585A" w:rsidP="00560870">
      <w:pPr>
        <w:pStyle w:val="Paragraph"/>
      </w:pPr>
    </w:p>
    <w:p w14:paraId="68EA1BE5" w14:textId="6A16D988" w:rsidR="006E157B" w:rsidRPr="00C53687" w:rsidRDefault="00442FFC" w:rsidP="008005F1">
      <w:pPr>
        <w:pStyle w:val="Heading1"/>
      </w:pPr>
      <w:r>
        <w:t>STUDY 2</w:t>
      </w:r>
    </w:p>
    <w:p w14:paraId="32AACFF8" w14:textId="77777777" w:rsidR="00E035AB" w:rsidRDefault="00F358EA" w:rsidP="00E035AB">
      <w:pPr>
        <w:pStyle w:val="Heading2"/>
      </w:pPr>
      <w:r>
        <w:t>Introduction</w:t>
      </w:r>
    </w:p>
    <w:p w14:paraId="21D201B2" w14:textId="1F980EFE" w:rsidR="00442FFC" w:rsidRPr="00442FFC" w:rsidRDefault="00442FFC" w:rsidP="00560870">
      <w:pPr>
        <w:pStyle w:val="Paragraph"/>
      </w:pPr>
      <w:r w:rsidRPr="00442FFC">
        <w:t xml:space="preserve">The findings of Study 1 indicated that showing participants how long they go away for on average reduced the duration of interruptions, and made people more accurate and faster in completing a routine data entry task. However, the study used an experimental and artificial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 xml:space="preserve">Study 2 therefore aimed to investigate </w:t>
      </w:r>
      <w:r w:rsidR="00707516">
        <w:t>the applicability and use</w:t>
      </w:r>
      <w:r w:rsidRPr="00442FFC">
        <w:t xml:space="preserve"> </w:t>
      </w:r>
      <w:r w:rsidR="00707516">
        <w:t xml:space="preserve">of </w:t>
      </w:r>
      <w:r w:rsidRPr="00442FFC">
        <w:t>the notification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w:t>
      </w:r>
      <w:r w:rsidR="00F565EE">
        <w:t>a</w:t>
      </w:r>
      <w:r w:rsidR="00942866">
        <w:t xml:space="preserve"> </w:t>
      </w:r>
      <w:r w:rsidR="00B97B77">
        <w:t xml:space="preserve">specific </w:t>
      </w:r>
      <w:r w:rsidR="00942866">
        <w:t xml:space="preserve">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65971AB8" w:rsidR="00AB5EE9" w:rsidRDefault="00E44E41" w:rsidP="00560870">
      <w:pPr>
        <w:pStyle w:val="Paragraph"/>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and responding to queries by university staff and students. </w:t>
      </w:r>
      <w:r w:rsidR="001B719A">
        <w:t>The majority of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2AF4B086" w:rsidR="004922A2" w:rsidRDefault="006B5553" w:rsidP="00560870">
      <w:pPr>
        <w:pStyle w:val="Paragraph"/>
      </w:pPr>
      <w:r w:rsidRPr="006B5553">
        <w:t>The notification was implemented as a Google Chr</w:t>
      </w:r>
      <w:r w:rsidR="00085499">
        <w:t>ome extension, using HTML, JavaS</w:t>
      </w:r>
      <w:r w:rsidRPr="006B5553">
        <w:t xml:space="preserve">cript and CSS. </w:t>
      </w:r>
      <w:r w:rsidR="000C7518">
        <w:t>After</w:t>
      </w:r>
      <w:r w:rsidR="0093490B">
        <w:t xml:space="preserve"> installing the extension, an icon was permanently visible in </w:t>
      </w:r>
      <w:r w:rsidR="0084190D">
        <w:t>participants’</w:t>
      </w:r>
      <w:r w:rsidR="002C7390">
        <w:t xml:space="preserve"> browser. </w:t>
      </w:r>
      <w:r w:rsidRPr="006B5553">
        <w:t>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 </w:t>
      </w:r>
      <w:r w:rsidR="002C7390">
        <w:t xml:space="preserve">Upon clicking on the icon, the </w:t>
      </w:r>
      <w:r w:rsidR="004922A2" w:rsidRPr="006B5553">
        <w:t>pop-up</w:t>
      </w:r>
      <w:r w:rsidR="002C7390">
        <w:t xml:space="preserve"> shown in Figure </w:t>
      </w:r>
      <w:r w:rsidR="004922A2" w:rsidRPr="006B5553">
        <w:t xml:space="preserve"> appeared saying that the current web page was now the main task page</w:t>
      </w:r>
      <w:r w:rsidR="006305B0">
        <w:t>, which indicated the start of a task session</w:t>
      </w:r>
      <w:r w:rsidR="004922A2" w:rsidRPr="006B5553">
        <w:t>. Every time participants switched away</w:t>
      </w:r>
      <w:r w:rsidR="002F7332" w:rsidRPr="002F7332">
        <w:t xml:space="preserve"> </w:t>
      </w:r>
      <w:r w:rsidR="002F7332">
        <w:t>during the session</w:t>
      </w:r>
      <w:r w:rsidR="004922A2" w:rsidRPr="006B5553">
        <w:t xml:space="preserve"> from this</w:t>
      </w:r>
      <w:r w:rsidR="00077434">
        <w:t xml:space="preserve"> web</w:t>
      </w:r>
      <w:r w:rsidR="004922A2" w:rsidRPr="006B5553">
        <w:t xml:space="preserve"> page</w:t>
      </w:r>
      <w:r w:rsidR="002F7332">
        <w:t xml:space="preserve"> to another computer window</w:t>
      </w:r>
      <w:r w:rsidR="004922A2" w:rsidRPr="006B5553">
        <w:t xml:space="preserve">, </w:t>
      </w:r>
      <w:r w:rsidR="00F66DDB">
        <w:t>such as</w:t>
      </w:r>
      <w:r w:rsidR="004F08E1">
        <w:t xml:space="preserve"> a different </w:t>
      </w:r>
      <w:r w:rsidR="00241436">
        <w:t>browser</w:t>
      </w:r>
      <w:r w:rsidR="004F08E1">
        <w:t xml:space="preserve"> </w:t>
      </w:r>
      <w:r w:rsidR="00840DC1">
        <w:t>window</w:t>
      </w:r>
      <w:r w:rsidR="004F08E1">
        <w:t xml:space="preserve">, </w:t>
      </w:r>
      <w:r w:rsidR="00566AEA">
        <w:t xml:space="preserve">a </w:t>
      </w:r>
      <w:r w:rsidR="004F08E1">
        <w:t xml:space="preserve">document or </w:t>
      </w:r>
      <w:r w:rsidR="00566AEA">
        <w:t xml:space="preserve">an </w:t>
      </w:r>
      <w:r w:rsidR="004F08E1">
        <w:t xml:space="preserve">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6701CB">
        <w:t xml:space="preserve">If participants switched away from a page for the first time, the notification showed a message that no </w:t>
      </w:r>
      <w:r w:rsidR="001244DD">
        <w:t>switching</w:t>
      </w:r>
      <w:r w:rsidR="006701CB">
        <w:t xml:space="preserve"> data was available yet. </w:t>
      </w:r>
      <w:r w:rsidR="00116EE5">
        <w:t xml:space="preserve">To calculate the average </w:t>
      </w:r>
      <w:r w:rsidR="00065BD9">
        <w:t xml:space="preserve">switching </w:t>
      </w:r>
      <w:r w:rsidR="00116EE5">
        <w:t>duration</w:t>
      </w:r>
      <w:r w:rsidR="00400682">
        <w:t>, the extension recorded 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41747D">
        <w:t xml:space="preserve">security restrictions </w:t>
      </w:r>
      <w:r w:rsidR="00732BFD">
        <w:t>of</w:t>
      </w:r>
      <w:r w:rsidR="0041747D">
        <w:t xml:space="preserve"> </w:t>
      </w:r>
      <w:r w:rsidR="00CD484D">
        <w:t xml:space="preserve">browser </w:t>
      </w:r>
      <w:r w:rsidR="00850D4B">
        <w:t>extension</w:t>
      </w:r>
      <w:r w:rsidR="00C06C01">
        <w:t>s</w:t>
      </w:r>
      <w:r w:rsidR="00BB5E10">
        <w:t>,</w:t>
      </w:r>
      <w:r w:rsidR="00400682" w:rsidRPr="006B5553">
        <w:t xml:space="preserve"> the extension </w:t>
      </w:r>
      <w:r w:rsidR="00400682">
        <w:t>was unable to</w:t>
      </w:r>
      <w:r w:rsidR="00400682" w:rsidRPr="006B5553">
        <w:t xml:space="preserve"> </w:t>
      </w:r>
      <w:r w:rsidR="002A05E0">
        <w:t>save</w:t>
      </w:r>
      <w:r w:rsidR="00400682">
        <w:t xml:space="preserve"> any </w:t>
      </w:r>
      <w:r w:rsidR="00DE1AAA">
        <w:t>session</w:t>
      </w:r>
      <w:r w:rsidR="0005072B">
        <w:t xml:space="preserve"> </w:t>
      </w:r>
      <w:r w:rsidR="00400682">
        <w:t xml:space="preserve">data after </w:t>
      </w:r>
      <w:r w:rsidR="00894E81">
        <w:t>a</w:t>
      </w:r>
      <w:r w:rsidR="00400682">
        <w:t xml:space="preserve"> session had ended. </w:t>
      </w:r>
    </w:p>
    <w:p w14:paraId="3DACADE2" w14:textId="6B1558CC" w:rsidR="008468D5" w:rsidRDefault="00D5451B" w:rsidP="00560870">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0263C493" w14:textId="001A588F" w:rsidR="005B528B" w:rsidRDefault="006E2924" w:rsidP="00EC19A5">
      <w:pPr>
        <w:pStyle w:val="Paragraph"/>
      </w:pPr>
      <w:r>
        <w:t xml:space="preserve">To get an understanding </w:t>
      </w:r>
      <w:r w:rsidR="002F4478" w:rsidRPr="00BD235B">
        <w:t xml:space="preserve">of people’s interruption and window switching behaviour, participants were </w:t>
      </w:r>
      <w:r w:rsidR="002F4478">
        <w:t xml:space="preserve">also asked to install </w:t>
      </w:r>
      <w:r w:rsidR="002F4478" w:rsidRPr="00BD235B">
        <w:t>ManicTime, a computer logging software which records</w:t>
      </w:r>
      <w:r w:rsidR="006E6673">
        <w:t xml:space="preserve"> and stores</w:t>
      </w:r>
      <w:r w:rsidR="002F4478" w:rsidRPr="00BD235B">
        <w:t xml:space="preserve"> the time spent in application </w:t>
      </w:r>
      <w:r w:rsidR="002F4478" w:rsidRPr="00BD235B">
        <w:lastRenderedPageBreak/>
        <w:t>windows.</w:t>
      </w:r>
      <w:r w:rsidR="00BD6C3F" w:rsidRPr="00BD6C3F">
        <w:t xml:space="preserve"> </w:t>
      </w:r>
      <w:r w:rsidR="00BD6C3F" w:rsidRPr="00BD235B">
        <w:t xml:space="preserve">Five participants </w:t>
      </w:r>
      <w:r w:rsidR="0097631A">
        <w:t xml:space="preserve">were </w:t>
      </w:r>
      <w:r w:rsidR="008F089A">
        <w:t>unable</w:t>
      </w:r>
      <w:r w:rsidR="0097631A">
        <w:t xml:space="preserve"> to install</w:t>
      </w:r>
      <w:r w:rsidR="00BD6C3F" w:rsidRPr="00BD235B">
        <w:t xml:space="preserve"> </w:t>
      </w:r>
      <w:r w:rsidR="00BD6C3F">
        <w:t>ManicTime</w:t>
      </w:r>
      <w:r w:rsidR="00BD6C3F" w:rsidRPr="00BD235B">
        <w:t xml:space="preserve"> on their </w:t>
      </w:r>
      <w:r w:rsidR="00732BFD">
        <w:t xml:space="preserve">work </w:t>
      </w:r>
      <w:r w:rsidR="00BD6C3F" w:rsidRPr="00BD235B">
        <w:t xml:space="preserve">computer, and only used the extension. </w:t>
      </w:r>
      <w:r w:rsidR="007B685E">
        <w:t>A summary of</w:t>
      </w:r>
      <w:r w:rsidR="00BD6C3F" w:rsidRPr="00BD235B">
        <w:t xml:space="preserve"> </w:t>
      </w:r>
      <w:r w:rsidR="00D458F1">
        <w:t>ManicTime</w:t>
      </w:r>
      <w:r w:rsidR="00BD6C3F" w:rsidRPr="00BD235B">
        <w:t xml:space="preserve"> data</w:t>
      </w:r>
      <w:r w:rsidR="00BD6C3F">
        <w:t xml:space="preserve"> of the remaining four participants </w:t>
      </w:r>
      <w:r w:rsidR="00650CEE">
        <w:t>(P3, P4, P5 and P9)</w:t>
      </w:r>
      <w:r w:rsidR="00BD6C3F">
        <w:t xml:space="preserve"> is</w:t>
      </w:r>
      <w:r w:rsidR="00BD6C3F" w:rsidRPr="00BD235B">
        <w:t xml:space="preserve"> </w:t>
      </w:r>
      <w:r w:rsidR="007B685E">
        <w:t>included</w:t>
      </w:r>
      <w:r w:rsidR="00BD6C3F">
        <w:t xml:space="preserve"> in this paper </w:t>
      </w:r>
      <w:r w:rsidR="00AB5E2D">
        <w:t>and</w:t>
      </w:r>
      <w:r w:rsidR="00BD6C3F">
        <w:t xml:space="preserve"> </w:t>
      </w:r>
      <w:r w:rsidR="00BD6C3F" w:rsidRPr="00BD235B">
        <w:t>used to complemen</w:t>
      </w:r>
      <w:r w:rsidR="002E25D3">
        <w:t xml:space="preserve">t </w:t>
      </w:r>
      <w:r w:rsidR="009B4970">
        <w:t>the qualitative interview data.</w:t>
      </w:r>
    </w:p>
    <w:p w14:paraId="5054A5A5" w14:textId="746BA3AB" w:rsidR="007F450D" w:rsidRDefault="007F450D" w:rsidP="00560870">
      <w:pPr>
        <w:pStyle w:val="Paragraph"/>
      </w:pPr>
    </w:p>
    <w:p w14:paraId="69D8F60E" w14:textId="77777777" w:rsidR="006246BE" w:rsidRDefault="006246BE" w:rsidP="006246BE">
      <w:pPr>
        <w:pStyle w:val="Paragraph"/>
        <w:keepNext/>
        <w:jc w:val="center"/>
      </w:pPr>
      <w:r>
        <w:rPr>
          <w:noProof/>
          <w:lang w:eastAsia="en-GB"/>
        </w:rPr>
        <w:drawing>
          <wp:inline distT="0" distB="0" distL="0" distR="0" wp14:anchorId="7179F760" wp14:editId="20031524">
            <wp:extent cx="5727700" cy="206311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udy7_tasksteps.pdf"/>
                    <pic:cNvPicPr/>
                  </pic:nvPicPr>
                  <pic:blipFill>
                    <a:blip r:embed="rId12">
                      <a:extLst>
                        <a:ext uri="{28A0092B-C50C-407E-A947-70E740481C1C}">
                          <a14:useLocalDpi xmlns:a14="http://schemas.microsoft.com/office/drawing/2010/main" val="0"/>
                        </a:ext>
                      </a:extLst>
                    </a:blip>
                    <a:stretch>
                      <a:fillRect/>
                    </a:stretch>
                  </pic:blipFill>
                  <pic:spPr>
                    <a:xfrm>
                      <a:off x="0" y="0"/>
                      <a:ext cx="5727700" cy="2063115"/>
                    </a:xfrm>
                    <a:prstGeom prst="rect">
                      <a:avLst/>
                    </a:prstGeom>
                  </pic:spPr>
                </pic:pic>
              </a:graphicData>
            </a:graphic>
          </wp:inline>
        </w:drawing>
      </w:r>
    </w:p>
    <w:p w14:paraId="56D61821" w14:textId="015783E8" w:rsidR="00ED5F22" w:rsidRPr="008D6EC1" w:rsidRDefault="006246BE" w:rsidP="006246BE">
      <w:pPr>
        <w:pStyle w:val="Caption"/>
      </w:pPr>
      <w:r>
        <w:t xml:space="preserve">Figure </w:t>
      </w:r>
      <w:r w:rsidR="00D039AE">
        <w:fldChar w:fldCharType="begin"/>
      </w:r>
      <w:r w:rsidR="00D039AE">
        <w:instrText xml:space="preserve"> SEQ Figure \* ARABIC </w:instrText>
      </w:r>
      <w:r w:rsidR="00D039AE">
        <w:fldChar w:fldCharType="separate"/>
      </w:r>
      <w:r>
        <w:rPr>
          <w:noProof/>
        </w:rPr>
        <w:t>7</w:t>
      </w:r>
      <w:r w:rsidR="00D039AE">
        <w:rPr>
          <w:noProof/>
        </w:rPr>
        <w:fldChar w:fldCharType="end"/>
      </w:r>
      <w:r>
        <w:t>. Participants selected a web page to focus on by clicking on the extension icon</w:t>
      </w:r>
      <w:r w:rsidR="00B82BE3">
        <w:t xml:space="preserve"> in their browser</w:t>
      </w:r>
      <w:r w:rsidR="008E7F5D">
        <w:t>, after which a popup appeared saying this is now the main task page</w:t>
      </w:r>
      <w:r>
        <w:t xml:space="preserve">. Every time the participant switched to another window, </w:t>
      </w:r>
      <w:r w:rsidR="000419CB">
        <w:t xml:space="preserve">application or document, </w:t>
      </w:r>
      <w:r w:rsidR="005641E4">
        <w:t>a browser</w:t>
      </w:r>
      <w:r>
        <w:t xml:space="preserve"> notification </w:t>
      </w:r>
      <w:r w:rsidR="001042F7">
        <w:t>showed</w:t>
      </w:r>
      <w:r>
        <w:t xml:space="preserve"> how long on average they switch away from this page.</w:t>
      </w:r>
    </w:p>
    <w:p w14:paraId="52819C4F" w14:textId="75C81B0F" w:rsidR="00F54F31" w:rsidRDefault="00AB5EE9" w:rsidP="00E21DD5">
      <w:pPr>
        <w:pStyle w:val="Heading3"/>
      </w:pPr>
      <w:r w:rsidRPr="00FF3A76">
        <w:t>Procedure</w:t>
      </w:r>
    </w:p>
    <w:p w14:paraId="3008A863" w14:textId="4C76F3BC" w:rsidR="00D42676" w:rsidRDefault="00F54F31" w:rsidP="00560870">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56C83D76" w:rsidR="00F54F31" w:rsidRPr="00BD235B" w:rsidRDefault="00082638" w:rsidP="00560870">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the extension and ManicTime, </w:t>
      </w:r>
      <w:r w:rsidR="00FD4EE0">
        <w:t xml:space="preserve">and whether they made </w:t>
      </w:r>
      <w:r w:rsidR="00FD4EE0" w:rsidRPr="00F54F31">
        <w:t>any changes o</w:t>
      </w:r>
      <w:r w:rsidR="0087006E">
        <w:t xml:space="preserve">n how they </w:t>
      </w:r>
      <w:r w:rsidR="00AA1DE7">
        <w:t xml:space="preserve">managed their </w:t>
      </w:r>
      <w:r w:rsidR="0087006E">
        <w:t>work</w:t>
      </w:r>
      <w:r w:rsidR="00F54F31" w:rsidRPr="00F54F31">
        <w:t xml:space="preserve">. </w:t>
      </w:r>
      <w:r w:rsidR="00D50F70">
        <w:t xml:space="preserve">Participants who did not install ManicTime were presented with screenshots during the interview, and discussed </w:t>
      </w:r>
      <w:r w:rsidR="00E87706">
        <w:t xml:space="preserve">the usefulness of this type of information compared to the time information of the extension.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t>findings and discussion</w:t>
      </w:r>
    </w:p>
    <w:p w14:paraId="587F4410" w14:textId="6BB4BE9A" w:rsidR="00E055C6" w:rsidRDefault="00373590" w:rsidP="00560870">
      <w:pPr>
        <w:pStyle w:val="Paragraph"/>
      </w:pPr>
      <w:r>
        <w:t xml:space="preserve">Interviews were transcribed verbatim, and a thematic analysis was used to analyse the interviews. We found that participants gained some insights to change their behaviour based on the </w:t>
      </w:r>
      <w:r w:rsidR="00162676">
        <w:t>information</w:t>
      </w:r>
      <w:r>
        <w:t xml:space="preserve"> they received from the 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rsidR="00A33439">
        <w:t xml:space="preserve">awareness and change of behaviour, </w:t>
      </w:r>
      <w:r>
        <w:t xml:space="preserve">the type of interruptions, the </w:t>
      </w:r>
      <w:r w:rsidR="00A33439">
        <w:t>effort to record and use data</w:t>
      </w:r>
      <w:r>
        <w:t xml:space="preserve">, </w:t>
      </w:r>
      <w:r w:rsidR="003A30A7">
        <w:t xml:space="preserve">setting goals, and </w:t>
      </w:r>
      <w:r>
        <w:t>the work environment</w:t>
      </w:r>
      <w:r w:rsidR="003A30A7">
        <w:t>.</w:t>
      </w:r>
    </w:p>
    <w:p w14:paraId="25630ACE" w14:textId="7B38988A" w:rsidR="00E055C6" w:rsidRDefault="00E055C6" w:rsidP="00E055C6">
      <w:pPr>
        <w:pStyle w:val="Heading2"/>
      </w:pPr>
      <w:r>
        <w:t xml:space="preserve">Switching </w:t>
      </w:r>
      <w:r w:rsidR="0030707B">
        <w:t>behavio</w:t>
      </w:r>
      <w:r w:rsidR="00680950">
        <w:t>u</w:t>
      </w:r>
      <w:r w:rsidR="0030707B">
        <w:t>r</w:t>
      </w:r>
    </w:p>
    <w:p w14:paraId="63739930" w14:textId="244956D4" w:rsidR="001B5227" w:rsidRDefault="00300FB6" w:rsidP="00560870">
      <w:pPr>
        <w:pStyle w:val="Paragraph"/>
        <w:rPr>
          <w:lang w:val="en-US"/>
        </w:rPr>
      </w:pPr>
      <w:r w:rsidRPr="00300FB6">
        <w:rPr>
          <w:color w:val="2E74B5" w:themeColor="accent5" w:themeShade="BF"/>
          <w:lang w:val="en-US"/>
        </w:rPr>
        <w:fldChar w:fldCharType="begin"/>
      </w:r>
      <w:r w:rsidRPr="00300FB6">
        <w:rPr>
          <w:color w:val="2E74B5" w:themeColor="accent5" w:themeShade="BF"/>
          <w:lang w:val="en-US"/>
        </w:rPr>
        <w:instrText xml:space="preserve"> REF _Ref503272422 \h </w:instrText>
      </w:r>
      <w:r w:rsidRPr="00300FB6">
        <w:rPr>
          <w:color w:val="2E74B5" w:themeColor="accent5" w:themeShade="BF"/>
          <w:lang w:val="en-US"/>
        </w:rPr>
      </w:r>
      <w:r w:rsidRPr="00300FB6">
        <w:rPr>
          <w:color w:val="2E74B5" w:themeColor="accent5" w:themeShade="BF"/>
          <w:lang w:val="en-US"/>
        </w:rPr>
        <w:fldChar w:fldCharType="separate"/>
      </w:r>
      <w:r w:rsidRPr="00300FB6">
        <w:rPr>
          <w:color w:val="2E74B5" w:themeColor="accent5" w:themeShade="BF"/>
        </w:rPr>
        <w:t xml:space="preserve">Table </w:t>
      </w:r>
      <w:r w:rsidRPr="00300FB6">
        <w:rPr>
          <w:noProof/>
          <w:color w:val="2E74B5" w:themeColor="accent5" w:themeShade="BF"/>
        </w:rPr>
        <w:t>1</w:t>
      </w:r>
      <w:r w:rsidRPr="00300FB6">
        <w:rPr>
          <w:color w:val="2E74B5" w:themeColor="accent5" w:themeShade="BF"/>
          <w:lang w:val="en-US"/>
        </w:rPr>
        <w:fldChar w:fldCharType="end"/>
      </w:r>
      <w:r w:rsidRPr="00300FB6">
        <w:rPr>
          <w:color w:val="2E74B5" w:themeColor="accent5" w:themeShade="BF"/>
          <w:lang w:val="en-US"/>
        </w:rPr>
        <w:t xml:space="preserve"> </w:t>
      </w:r>
      <w:r w:rsidR="00523D46">
        <w:rPr>
          <w:lang w:val="en-US"/>
        </w:rPr>
        <w:t>summarises</w:t>
      </w:r>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for the four participants </w:t>
      </w:r>
      <w:r w:rsidR="00C51FD4">
        <w:rPr>
          <w:lang w:val="en-US"/>
        </w:rPr>
        <w:t>of which we were able to gather ManicTime</w:t>
      </w:r>
      <w:r w:rsidR="00CB6487">
        <w:rPr>
          <w:lang w:val="en-US"/>
        </w:rPr>
        <w:t xml:space="preserve"> data</w:t>
      </w:r>
      <w:r w:rsidR="00F91CD7">
        <w:rPr>
          <w:lang w:val="en-US"/>
        </w:rPr>
        <w:t xml:space="preserve">.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w:t>
      </w:r>
      <w:r w:rsidR="00B74F99">
        <w:rPr>
          <w:lang w:val="en-US"/>
        </w:rPr>
        <w:t>all participants worked at least ten hours per day during the stu</w:t>
      </w:r>
      <w:r w:rsidR="00F442AC">
        <w:rPr>
          <w:lang w:val="en-US"/>
        </w:rPr>
        <w:t>dy. To make the data comparable</w:t>
      </w:r>
      <w:r w:rsidR="00B74F99">
        <w:rPr>
          <w:lang w:val="en-US"/>
        </w:rPr>
        <w:t xml:space="preserve"> between participants, we only considered data between 9am and 7pm, during which all participants </w:t>
      </w:r>
      <w:r w:rsidR="002E1172">
        <w:rPr>
          <w:lang w:val="en-US"/>
        </w:rPr>
        <w:t>were at work</w:t>
      </w:r>
      <w:r w:rsidR="00B74F99">
        <w:rPr>
          <w:lang w:val="en-US"/>
        </w:rPr>
        <w:t xml:space="preserve">. </w:t>
      </w:r>
      <w:r w:rsidR="003F16FC">
        <w:rPr>
          <w:lang w:val="en-US"/>
        </w:rPr>
        <w:t xml:space="preserve">On average, participants made </w:t>
      </w:r>
      <w:r w:rsidR="009E62C4">
        <w:rPr>
          <w:lang w:val="en-US"/>
        </w:rPr>
        <w:t>8</w:t>
      </w:r>
      <w:r w:rsidR="00255A76">
        <w:rPr>
          <w:lang w:val="en-US"/>
        </w:rPr>
        <w:t>30</w:t>
      </w:r>
      <w:r w:rsidR="003F16FC">
        <w:rPr>
          <w:lang w:val="en-US"/>
        </w:rPr>
        <w:t xml:space="preserve"> computer window switches </w:t>
      </w:r>
      <w:r w:rsidR="00FA2C17">
        <w:rPr>
          <w:lang w:val="en-US"/>
        </w:rPr>
        <w:t>per working</w:t>
      </w:r>
      <w:r w:rsidR="00816EEE">
        <w:rPr>
          <w:lang w:val="en-US"/>
        </w:rPr>
        <w:t xml:space="preserve"> day.</w:t>
      </w:r>
      <w:r w:rsidR="00625B70">
        <w:rPr>
          <w:lang w:val="en-US"/>
        </w:rPr>
        <w:t xml:space="preserve"> </w:t>
      </w:r>
      <w:r w:rsidR="00981FF8">
        <w:rPr>
          <w:lang w:val="en-US"/>
        </w:rPr>
        <w:t xml:space="preserve">The distribution of window focus durations is plotted in </w:t>
      </w:r>
      <w:r w:rsidR="00981FF8" w:rsidRPr="007B5707">
        <w:rPr>
          <w:color w:val="2F5496" w:themeColor="accent1" w:themeShade="BF"/>
          <w:lang w:val="en-US"/>
        </w:rPr>
        <w:fldChar w:fldCharType="begin"/>
      </w:r>
      <w:r w:rsidR="00981FF8" w:rsidRPr="007B5707">
        <w:rPr>
          <w:color w:val="2F5496" w:themeColor="accent1" w:themeShade="BF"/>
          <w:lang w:val="en-US"/>
        </w:rPr>
        <w:instrText xml:space="preserve"> REF _Ref503272305 \h </w:instrText>
      </w:r>
      <w:r w:rsidR="00981FF8" w:rsidRPr="007B5707">
        <w:rPr>
          <w:color w:val="2F5496" w:themeColor="accent1" w:themeShade="BF"/>
          <w:lang w:val="en-US"/>
        </w:rPr>
      </w:r>
      <w:r w:rsidR="00981FF8" w:rsidRPr="007B5707">
        <w:rPr>
          <w:color w:val="2F5496" w:themeColor="accent1" w:themeShade="BF"/>
          <w:lang w:val="en-US"/>
        </w:rPr>
        <w:fldChar w:fldCharType="separate"/>
      </w:r>
      <w:r w:rsidR="00E963D1">
        <w:t xml:space="preserve">Figure </w:t>
      </w:r>
      <w:r w:rsidR="00E963D1">
        <w:rPr>
          <w:noProof/>
        </w:rPr>
        <w:t>1</w:t>
      </w:r>
      <w:r w:rsidR="00981FF8" w:rsidRPr="007B5707">
        <w:rPr>
          <w:color w:val="2F5496" w:themeColor="accent1" w:themeShade="BF"/>
          <w:lang w:val="en-US"/>
        </w:rPr>
        <w:fldChar w:fldCharType="end"/>
      </w:r>
      <w:r w:rsidR="00981FF8">
        <w:rPr>
          <w:lang w:val="en-US"/>
        </w:rPr>
        <w:t>, ill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r w:rsidR="00FE4D53">
        <w:rPr>
          <w:lang w:val="en-US"/>
        </w:rPr>
        <w:t>characteris</w:t>
      </w:r>
      <w:r w:rsidR="00222AFB">
        <w:rPr>
          <w:lang w:val="en-US"/>
        </w:rPr>
        <w:t>ed by short durations of focus and frequent win</w:t>
      </w:r>
      <w:r w:rsidR="00C94799">
        <w:rPr>
          <w:lang w:val="en-US"/>
        </w:rPr>
        <w:t>dow switches</w:t>
      </w:r>
      <w:r w:rsidR="000E1BBF">
        <w:rPr>
          <w:lang w:val="en-US"/>
        </w:rPr>
        <w:t>.</w:t>
      </w:r>
      <w:r w:rsidR="00B11FEC">
        <w:rPr>
          <w:lang w:val="en-US"/>
        </w:rPr>
        <w:t xml:space="preserve"> </w:t>
      </w:r>
      <w:r w:rsidR="00B11FEC" w:rsidRPr="00546A0C">
        <w:rPr>
          <w:color w:val="2E74B5" w:themeColor="accent5" w:themeShade="BF"/>
        </w:rPr>
        <w:fldChar w:fldCharType="begin"/>
      </w:r>
      <w:r w:rsidR="00B11FEC" w:rsidRPr="00546A0C">
        <w:rPr>
          <w:color w:val="2E74B5" w:themeColor="accent5" w:themeShade="BF"/>
        </w:rPr>
        <w:instrText xml:space="preserve"> REF _Ref510885223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B11FEC" w:rsidRPr="00B11FEC">
        <w:rPr>
          <w:color w:val="2E74B5" w:themeColor="accent5" w:themeShade="BF"/>
        </w:rPr>
        <w:t>Figure</w:t>
      </w:r>
      <w:r w:rsidR="004E72D5">
        <w:rPr>
          <w:color w:val="2E74B5" w:themeColor="accent5" w:themeShade="BF"/>
        </w:rPr>
        <w:t>s</w:t>
      </w:r>
      <w:r w:rsidR="00B11FEC" w:rsidRPr="00B11FEC">
        <w:rPr>
          <w:color w:val="2E74B5" w:themeColor="accent5" w:themeShade="BF"/>
        </w:rPr>
        <w:t xml:space="preserve"> 2</w:t>
      </w:r>
      <w:r w:rsidR="00B11FEC" w:rsidRPr="00546A0C">
        <w:rPr>
          <w:color w:val="2E74B5" w:themeColor="accent5" w:themeShade="BF"/>
        </w:rPr>
        <w:fldChar w:fldCharType="end"/>
      </w:r>
      <w:r w:rsidR="00B11FEC" w:rsidRPr="00546A0C">
        <w:rPr>
          <w:color w:val="2E74B5" w:themeColor="accent5" w:themeShade="BF"/>
        </w:rPr>
        <w:fldChar w:fldCharType="begin"/>
      </w:r>
      <w:r w:rsidR="00B11FEC" w:rsidRPr="00546A0C">
        <w:rPr>
          <w:color w:val="2E74B5" w:themeColor="accent5" w:themeShade="BF"/>
        </w:rPr>
        <w:instrText xml:space="preserve"> REF _Ref510885232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B11FEC">
        <w:rPr>
          <w:color w:val="2E74B5" w:themeColor="accent5" w:themeShade="BF"/>
        </w:rPr>
        <w:t xml:space="preserve"> and</w:t>
      </w:r>
      <w:r w:rsidR="00B11FEC" w:rsidRPr="00B11FEC">
        <w:rPr>
          <w:color w:val="2E74B5" w:themeColor="accent5" w:themeShade="BF"/>
        </w:rPr>
        <w:t xml:space="preserve"> 3</w:t>
      </w:r>
      <w:r w:rsidR="00B11FEC" w:rsidRPr="00546A0C">
        <w:rPr>
          <w:color w:val="2E74B5" w:themeColor="accent5" w:themeShade="BF"/>
        </w:rPr>
        <w:fldChar w:fldCharType="end"/>
      </w:r>
      <w:r w:rsidR="00B11FEC" w:rsidRPr="00546A0C">
        <w:rPr>
          <w:color w:val="2E74B5" w:themeColor="accent5" w:themeShade="BF"/>
        </w:rPr>
        <w:t xml:space="preserve"> </w:t>
      </w:r>
      <w:r w:rsidR="00B11FEC" w:rsidRPr="00546A0C">
        <w:t>s</w:t>
      </w:r>
      <w:r w:rsidR="00B11FEC" w:rsidRPr="00546A0C">
        <w:rPr>
          <w:lang w:val="en-US"/>
        </w:rPr>
        <w:t>h</w:t>
      </w:r>
      <w:r w:rsidR="00BC4191">
        <w:rPr>
          <w:lang w:val="en-US"/>
        </w:rPr>
        <w:t>ow</w:t>
      </w:r>
      <w:r w:rsidR="00B11FEC">
        <w:rPr>
          <w:lang w:val="en-US"/>
        </w:rPr>
        <w:t xml:space="preserve"> the average </w:t>
      </w:r>
      <w:r w:rsidR="006450ED">
        <w:rPr>
          <w:lang w:val="en-US"/>
        </w:rPr>
        <w:t xml:space="preserve">number of </w:t>
      </w:r>
      <w:r w:rsidR="00715C47">
        <w:rPr>
          <w:lang w:val="en-US"/>
        </w:rPr>
        <w:t>daily</w:t>
      </w:r>
      <w:r w:rsidR="00631967">
        <w:rPr>
          <w:lang w:val="en-US"/>
        </w:rPr>
        <w:t xml:space="preserve"> window</w:t>
      </w:r>
      <w:r w:rsidR="00B11FEC">
        <w:rPr>
          <w:lang w:val="en-US"/>
        </w:rPr>
        <w:t xml:space="preserve"> switches and </w:t>
      </w:r>
      <w:r w:rsidR="005F6A00">
        <w:rPr>
          <w:lang w:val="en-US"/>
        </w:rPr>
        <w:t xml:space="preserve">focus </w:t>
      </w:r>
      <w:r w:rsidR="00B11FEC">
        <w:rPr>
          <w:lang w:val="en-US"/>
        </w:rPr>
        <w:t>durations over the ten days of the study.</w:t>
      </w:r>
    </w:p>
    <w:p w14:paraId="64C8BBD0" w14:textId="2157E690" w:rsidR="001B5227" w:rsidRDefault="001B5227" w:rsidP="00560870">
      <w:pPr>
        <w:pStyle w:val="Paragraph"/>
        <w:rPr>
          <w:lang w:val="en-US"/>
        </w:rPr>
      </w:pPr>
      <w:r>
        <w:rPr>
          <w:lang w:val="en-US"/>
        </w:rPr>
        <w:t>In addition to computer window switches, participants also made a smaller number of non-digital interruptions, for example when taking a break or attending a meeting</w:t>
      </w:r>
      <w:r w:rsidR="001A0592">
        <w:rPr>
          <w:lang w:val="en-US"/>
        </w:rPr>
        <w:t xml:space="preserve"> (see Table 1)</w:t>
      </w:r>
      <w:r>
        <w:rPr>
          <w:lang w:val="en-US"/>
        </w:rPr>
        <w:t xml:space="preserve">. On average participants made </w:t>
      </w:r>
      <w:r w:rsidR="00476816">
        <w:rPr>
          <w:lang w:val="en-US"/>
        </w:rPr>
        <w:t>three</w:t>
      </w:r>
      <w:r>
        <w:rPr>
          <w:lang w:val="en-US"/>
        </w:rPr>
        <w:t xml:space="preserve"> daily non-digital interruptions which lasted about </w:t>
      </w:r>
      <w:r w:rsidR="00476816">
        <w:rPr>
          <w:lang w:val="en-US"/>
        </w:rPr>
        <w:t>2</w:t>
      </w:r>
      <w:r w:rsidR="003E1DEC">
        <w:rPr>
          <w:lang w:val="en-US"/>
        </w:rPr>
        <w:t>9 minutes</w:t>
      </w:r>
      <w:r>
        <w:rPr>
          <w:lang w:val="en-US"/>
        </w:rPr>
        <w:t xml:space="preserve"> (</w:t>
      </w:r>
      <w:r w:rsidR="00476816">
        <w:rPr>
          <w:lang w:val="en-US"/>
        </w:rPr>
        <w:t>1741</w:t>
      </w:r>
      <w:r>
        <w:rPr>
          <w:lang w:val="en-US"/>
        </w:rPr>
        <w:t xml:space="preserve"> seconds). </w:t>
      </w:r>
    </w:p>
    <w:p w14:paraId="63232605" w14:textId="1D341FE9" w:rsidR="00CD1DF8" w:rsidRDefault="00CD1DF8" w:rsidP="00560870">
      <w:pPr>
        <w:pStyle w:val="Paragraph"/>
        <w:rPr>
          <w:lang w:val="en-US"/>
        </w:rPr>
      </w:pPr>
    </w:p>
    <w:p w14:paraId="62824E84" w14:textId="339BCDD5" w:rsidR="00664A30" w:rsidRPr="00E221CB" w:rsidRDefault="00222AFB" w:rsidP="00E221CB">
      <w:pPr>
        <w:pStyle w:val="Paragraph"/>
        <w:rPr>
          <w:lang w:val="en-US"/>
        </w:rPr>
      </w:pPr>
      <w:r>
        <w:rPr>
          <w:lang w:val="en-US"/>
        </w:rPr>
        <w:t xml:space="preserve"> </w:t>
      </w:r>
    </w:p>
    <w:p w14:paraId="268B58BD" w14:textId="75071ECB" w:rsidR="00F76D45" w:rsidRDefault="00F76D45" w:rsidP="006246BE">
      <w:pPr>
        <w:pStyle w:val="Caption"/>
      </w:pPr>
      <w:bookmarkStart w:id="1" w:name="_Ref503272422"/>
      <w:r>
        <w:t xml:space="preserve">Table </w:t>
      </w:r>
      <w:r w:rsidR="00D039AE">
        <w:fldChar w:fldCharType="begin"/>
      </w:r>
      <w:r w:rsidR="00D039AE">
        <w:instrText xml:space="preserve"> SEQ Table \* ARABIC </w:instrText>
      </w:r>
      <w:r w:rsidR="00D039AE">
        <w:fldChar w:fldCharType="separate"/>
      </w:r>
      <w:r>
        <w:rPr>
          <w:noProof/>
        </w:rPr>
        <w:t>1</w:t>
      </w:r>
      <w:r w:rsidR="00D039AE">
        <w:rPr>
          <w:noProof/>
        </w:rPr>
        <w:fldChar w:fldCharType="end"/>
      </w:r>
      <w:bookmarkEnd w:id="1"/>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560870">
            <w:pPr>
              <w:pStyle w:val="Paragraph"/>
            </w:pPr>
          </w:p>
        </w:tc>
        <w:tc>
          <w:tcPr>
            <w:tcW w:w="1802" w:type="dxa"/>
            <w:tcBorders>
              <w:left w:val="nil"/>
              <w:bottom w:val="single" w:sz="4" w:space="0" w:color="auto"/>
              <w:right w:val="nil"/>
            </w:tcBorders>
          </w:tcPr>
          <w:p w14:paraId="22563B9A" w14:textId="2AF57B00" w:rsidR="00664A30" w:rsidRDefault="00BD27A6" w:rsidP="00560870">
            <w:pPr>
              <w:pStyle w:val="Paragraph"/>
            </w:pPr>
            <w:r>
              <w:t>Mean (SD)</w:t>
            </w:r>
          </w:p>
        </w:tc>
        <w:tc>
          <w:tcPr>
            <w:tcW w:w="1802" w:type="dxa"/>
            <w:tcBorders>
              <w:left w:val="nil"/>
              <w:bottom w:val="single" w:sz="4" w:space="0" w:color="auto"/>
              <w:right w:val="nil"/>
            </w:tcBorders>
          </w:tcPr>
          <w:p w14:paraId="61394C39" w14:textId="3B9DD8A0" w:rsidR="00664A30" w:rsidRDefault="00BD27A6" w:rsidP="00560870">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560870">
            <w:pPr>
              <w:pStyle w:val="Paragraph"/>
            </w:pPr>
            <w:r>
              <w:t>Min</w:t>
            </w:r>
          </w:p>
        </w:tc>
        <w:tc>
          <w:tcPr>
            <w:tcW w:w="1802" w:type="dxa"/>
            <w:tcBorders>
              <w:left w:val="nil"/>
              <w:bottom w:val="single" w:sz="4" w:space="0" w:color="auto"/>
            </w:tcBorders>
          </w:tcPr>
          <w:p w14:paraId="798C61DA" w14:textId="6E9A27CB" w:rsidR="00664A30" w:rsidRDefault="00BD27A6" w:rsidP="00560870">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560870">
            <w:pPr>
              <w:pStyle w:val="Paragraph"/>
              <w:ind w:firstLine="0"/>
            </w:pPr>
            <w:r>
              <w:t>Window focus duration</w:t>
            </w:r>
            <w:r w:rsidR="00BD27A6">
              <w:t xml:space="preserve"> (s)</w:t>
            </w:r>
          </w:p>
        </w:tc>
        <w:tc>
          <w:tcPr>
            <w:tcW w:w="1802" w:type="dxa"/>
            <w:tcBorders>
              <w:left w:val="nil"/>
              <w:bottom w:val="nil"/>
              <w:right w:val="nil"/>
            </w:tcBorders>
          </w:tcPr>
          <w:p w14:paraId="18F394A3" w14:textId="7DEBC82E" w:rsidR="00664A30" w:rsidRDefault="00BD27A6" w:rsidP="00560870">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560870">
            <w:pPr>
              <w:pStyle w:val="Paragraph"/>
            </w:pPr>
            <w:r>
              <w:t>11.0</w:t>
            </w:r>
            <w:r w:rsidR="000D5980">
              <w:t>0</w:t>
            </w:r>
          </w:p>
        </w:tc>
        <w:tc>
          <w:tcPr>
            <w:tcW w:w="1802" w:type="dxa"/>
            <w:tcBorders>
              <w:left w:val="nil"/>
              <w:bottom w:val="nil"/>
              <w:right w:val="nil"/>
            </w:tcBorders>
          </w:tcPr>
          <w:p w14:paraId="538AD917" w14:textId="69E49E14" w:rsidR="00664A30" w:rsidRDefault="00826642" w:rsidP="00560870">
            <w:pPr>
              <w:pStyle w:val="Paragraph"/>
            </w:pPr>
            <w:r>
              <w:t>1.00</w:t>
            </w:r>
          </w:p>
        </w:tc>
        <w:tc>
          <w:tcPr>
            <w:tcW w:w="1802" w:type="dxa"/>
            <w:tcBorders>
              <w:left w:val="nil"/>
              <w:bottom w:val="nil"/>
            </w:tcBorders>
          </w:tcPr>
          <w:p w14:paraId="10B72CE3" w14:textId="3CA70923" w:rsidR="00664A30" w:rsidRDefault="00826642" w:rsidP="00560870">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560870">
            <w:pPr>
              <w:pStyle w:val="Paragraph"/>
              <w:ind w:firstLine="0"/>
            </w:pPr>
            <w:r>
              <w:t>Daily switches between windows</w:t>
            </w:r>
          </w:p>
        </w:tc>
        <w:tc>
          <w:tcPr>
            <w:tcW w:w="1802" w:type="dxa"/>
            <w:tcBorders>
              <w:top w:val="nil"/>
              <w:left w:val="nil"/>
              <w:bottom w:val="nil"/>
              <w:right w:val="nil"/>
            </w:tcBorders>
          </w:tcPr>
          <w:p w14:paraId="7266D135" w14:textId="6834737E" w:rsidR="00664A30" w:rsidRDefault="00561421" w:rsidP="00560870">
            <w:pPr>
              <w:pStyle w:val="Paragraph"/>
            </w:pPr>
            <w:r>
              <w:t>829.5</w:t>
            </w:r>
            <w:r w:rsidR="00BF43B6">
              <w:t xml:space="preserve"> (</w:t>
            </w:r>
            <w:r>
              <w:t>422.85</w:t>
            </w:r>
            <w:r w:rsidR="00BF43B6">
              <w:t>)</w:t>
            </w:r>
          </w:p>
        </w:tc>
        <w:tc>
          <w:tcPr>
            <w:tcW w:w="1802" w:type="dxa"/>
            <w:tcBorders>
              <w:top w:val="nil"/>
              <w:left w:val="nil"/>
              <w:bottom w:val="nil"/>
              <w:right w:val="nil"/>
            </w:tcBorders>
          </w:tcPr>
          <w:p w14:paraId="6D74C414" w14:textId="24AB2638" w:rsidR="00664A30" w:rsidRDefault="00B64123" w:rsidP="00560870">
            <w:pPr>
              <w:pStyle w:val="Paragraph"/>
            </w:pPr>
            <w:r>
              <w:t>843</w:t>
            </w:r>
          </w:p>
        </w:tc>
        <w:tc>
          <w:tcPr>
            <w:tcW w:w="1802" w:type="dxa"/>
            <w:tcBorders>
              <w:top w:val="nil"/>
              <w:left w:val="nil"/>
              <w:bottom w:val="nil"/>
              <w:right w:val="nil"/>
            </w:tcBorders>
          </w:tcPr>
          <w:p w14:paraId="33932DC6" w14:textId="0EB72119" w:rsidR="00664A30" w:rsidRDefault="00B64123" w:rsidP="00560870">
            <w:pPr>
              <w:pStyle w:val="Paragraph"/>
            </w:pPr>
            <w:r>
              <w:t>9</w:t>
            </w:r>
          </w:p>
        </w:tc>
        <w:tc>
          <w:tcPr>
            <w:tcW w:w="1802" w:type="dxa"/>
            <w:tcBorders>
              <w:top w:val="nil"/>
              <w:left w:val="nil"/>
              <w:bottom w:val="nil"/>
            </w:tcBorders>
          </w:tcPr>
          <w:p w14:paraId="304FDE2C" w14:textId="6852098D" w:rsidR="00664A30" w:rsidRDefault="00B64123" w:rsidP="00560870">
            <w:pPr>
              <w:pStyle w:val="Paragraph"/>
            </w:pPr>
            <w:r>
              <w:t>1741</w:t>
            </w:r>
          </w:p>
        </w:tc>
      </w:tr>
      <w:tr w:rsidR="00CC21B2" w14:paraId="07E480E5" w14:textId="77777777" w:rsidTr="002F35E1">
        <w:tc>
          <w:tcPr>
            <w:tcW w:w="1802" w:type="dxa"/>
            <w:tcBorders>
              <w:top w:val="nil"/>
              <w:bottom w:val="nil"/>
              <w:right w:val="nil"/>
            </w:tcBorders>
          </w:tcPr>
          <w:p w14:paraId="0A6C10A3" w14:textId="57E0B611" w:rsidR="00CC21B2" w:rsidRDefault="00CC21B2" w:rsidP="00560870">
            <w:pPr>
              <w:pStyle w:val="Paragraph"/>
              <w:ind w:firstLine="0"/>
            </w:pPr>
            <w:r>
              <w:t>Non-digital interruption durations (s)</w:t>
            </w:r>
          </w:p>
        </w:tc>
        <w:tc>
          <w:tcPr>
            <w:tcW w:w="1802" w:type="dxa"/>
            <w:tcBorders>
              <w:top w:val="nil"/>
              <w:left w:val="nil"/>
              <w:bottom w:val="nil"/>
              <w:right w:val="nil"/>
            </w:tcBorders>
          </w:tcPr>
          <w:p w14:paraId="6EC6F3AF" w14:textId="0E3278BF" w:rsidR="00CC21B2" w:rsidRDefault="00BE2976" w:rsidP="00560870">
            <w:pPr>
              <w:pStyle w:val="Paragraph"/>
            </w:pPr>
            <w:r>
              <w:t>1741.09</w:t>
            </w:r>
            <w:r w:rsidR="00150624" w:rsidRPr="00150624">
              <w:t xml:space="preserve"> </w:t>
            </w:r>
            <w:r w:rsidR="001905A4">
              <w:t>(</w:t>
            </w:r>
            <w:r>
              <w:t>1886.17</w:t>
            </w:r>
            <w:r w:rsidR="001905A4">
              <w:t>)</w:t>
            </w:r>
          </w:p>
        </w:tc>
        <w:tc>
          <w:tcPr>
            <w:tcW w:w="1802" w:type="dxa"/>
            <w:tcBorders>
              <w:top w:val="nil"/>
              <w:left w:val="nil"/>
              <w:bottom w:val="nil"/>
              <w:right w:val="nil"/>
            </w:tcBorders>
          </w:tcPr>
          <w:p w14:paraId="617F82CC" w14:textId="477B101B" w:rsidR="00CC21B2" w:rsidRDefault="002436E3" w:rsidP="00560870">
            <w:pPr>
              <w:pStyle w:val="Paragraph"/>
            </w:pPr>
            <w:r>
              <w:t>992</w:t>
            </w:r>
            <w:r w:rsidR="003A4AB3">
              <w:t>.5</w:t>
            </w:r>
          </w:p>
        </w:tc>
        <w:tc>
          <w:tcPr>
            <w:tcW w:w="1802" w:type="dxa"/>
            <w:tcBorders>
              <w:top w:val="nil"/>
              <w:left w:val="nil"/>
              <w:bottom w:val="nil"/>
              <w:right w:val="nil"/>
            </w:tcBorders>
          </w:tcPr>
          <w:p w14:paraId="73C9C09F" w14:textId="707190AC" w:rsidR="00CC21B2" w:rsidRDefault="00F40B26" w:rsidP="00560870">
            <w:pPr>
              <w:pStyle w:val="Paragraph"/>
            </w:pPr>
            <w:r>
              <w:t>47</w:t>
            </w:r>
            <w:r w:rsidR="009E133A">
              <w:t>.00</w:t>
            </w:r>
          </w:p>
        </w:tc>
        <w:tc>
          <w:tcPr>
            <w:tcW w:w="1802" w:type="dxa"/>
            <w:tcBorders>
              <w:top w:val="nil"/>
              <w:left w:val="nil"/>
              <w:bottom w:val="nil"/>
            </w:tcBorders>
          </w:tcPr>
          <w:p w14:paraId="1DEF7EE9" w14:textId="74B3E4CE" w:rsidR="00CC21B2" w:rsidRDefault="002436E3" w:rsidP="00560870">
            <w:pPr>
              <w:pStyle w:val="Paragraph"/>
            </w:pPr>
            <w:r>
              <w:t>10457</w:t>
            </w:r>
          </w:p>
        </w:tc>
      </w:tr>
      <w:tr w:rsidR="002F35E1" w14:paraId="7595ABAA" w14:textId="77777777" w:rsidTr="00CE1EE1">
        <w:tc>
          <w:tcPr>
            <w:tcW w:w="1802" w:type="dxa"/>
            <w:tcBorders>
              <w:top w:val="nil"/>
              <w:right w:val="nil"/>
            </w:tcBorders>
          </w:tcPr>
          <w:p w14:paraId="775D31B4" w14:textId="09E780D6" w:rsidR="002F35E1" w:rsidRDefault="002F35E1" w:rsidP="00560870">
            <w:pPr>
              <w:pStyle w:val="Paragraph"/>
              <w:ind w:firstLine="0"/>
            </w:pPr>
            <w:r>
              <w:t>Daily non-digital interruptions</w:t>
            </w:r>
          </w:p>
        </w:tc>
        <w:tc>
          <w:tcPr>
            <w:tcW w:w="1802" w:type="dxa"/>
            <w:tcBorders>
              <w:top w:val="nil"/>
              <w:left w:val="nil"/>
              <w:right w:val="nil"/>
            </w:tcBorders>
          </w:tcPr>
          <w:p w14:paraId="4D48C552" w14:textId="2CF80913" w:rsidR="002F35E1" w:rsidRDefault="009070AF" w:rsidP="00560870">
            <w:pPr>
              <w:pStyle w:val="Paragraph"/>
            </w:pPr>
            <w:r>
              <w:t>2.74 (1.96)</w:t>
            </w:r>
          </w:p>
        </w:tc>
        <w:tc>
          <w:tcPr>
            <w:tcW w:w="1802" w:type="dxa"/>
            <w:tcBorders>
              <w:top w:val="nil"/>
              <w:left w:val="nil"/>
              <w:right w:val="nil"/>
            </w:tcBorders>
          </w:tcPr>
          <w:p w14:paraId="7BC6A93C" w14:textId="4280E23D" w:rsidR="002F35E1" w:rsidRPr="0038717F" w:rsidRDefault="009070AF" w:rsidP="00560870">
            <w:pPr>
              <w:pStyle w:val="Paragraph"/>
            </w:pPr>
            <w:r>
              <w:t>2</w:t>
            </w:r>
          </w:p>
        </w:tc>
        <w:tc>
          <w:tcPr>
            <w:tcW w:w="1802" w:type="dxa"/>
            <w:tcBorders>
              <w:top w:val="nil"/>
              <w:left w:val="nil"/>
              <w:right w:val="nil"/>
            </w:tcBorders>
          </w:tcPr>
          <w:p w14:paraId="0F5769D2" w14:textId="2FCFA06F" w:rsidR="002F35E1" w:rsidRDefault="009070AF" w:rsidP="00560870">
            <w:pPr>
              <w:pStyle w:val="Paragraph"/>
            </w:pPr>
            <w:r>
              <w:t>1</w:t>
            </w:r>
          </w:p>
        </w:tc>
        <w:tc>
          <w:tcPr>
            <w:tcW w:w="1802" w:type="dxa"/>
            <w:tcBorders>
              <w:top w:val="nil"/>
              <w:left w:val="nil"/>
            </w:tcBorders>
          </w:tcPr>
          <w:p w14:paraId="27835D0E" w14:textId="65740ACF" w:rsidR="002F35E1" w:rsidRPr="009E133A" w:rsidRDefault="009070AF" w:rsidP="00560870">
            <w:pPr>
              <w:pStyle w:val="Paragraph"/>
            </w:pPr>
            <w:r>
              <w:t>7</w:t>
            </w:r>
          </w:p>
        </w:tc>
      </w:tr>
    </w:tbl>
    <w:p w14:paraId="5E242A01" w14:textId="6772957D" w:rsidR="0026285E" w:rsidRDefault="00C00FB5" w:rsidP="007C08EA">
      <w:pPr>
        <w:jc w:val="center"/>
      </w:pPr>
      <w:r w:rsidRPr="00C00FB5">
        <w:rPr>
          <w:noProof/>
          <w:lang w:eastAsia="en-GB"/>
        </w:rPr>
        <w:drawing>
          <wp:inline distT="0" distB="0" distL="0" distR="0" wp14:anchorId="31DDDB91" wp14:editId="273D0685">
            <wp:extent cx="5473700" cy="2971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3700" cy="2971800"/>
                    </a:xfrm>
                    <a:prstGeom prst="rect">
                      <a:avLst/>
                    </a:prstGeom>
                  </pic:spPr>
                </pic:pic>
              </a:graphicData>
            </a:graphic>
          </wp:inline>
        </w:drawing>
      </w:r>
    </w:p>
    <w:p w14:paraId="4812C292" w14:textId="1EF1B84D" w:rsidR="00FB0C62" w:rsidRDefault="0026285E" w:rsidP="006246BE">
      <w:pPr>
        <w:pStyle w:val="Caption"/>
      </w:pPr>
      <w:bookmarkStart w:id="2" w:name="_Ref503272305"/>
      <w:r>
        <w:t xml:space="preserve">Figure </w:t>
      </w:r>
      <w:r w:rsidR="00D039AE">
        <w:fldChar w:fldCharType="begin"/>
      </w:r>
      <w:r w:rsidR="00D039AE">
        <w:instrText xml:space="preserve"> SEQ Figure \* ARABIC </w:instrText>
      </w:r>
      <w:r w:rsidR="00D039AE">
        <w:fldChar w:fldCharType="separate"/>
      </w:r>
      <w:r w:rsidR="006246BE">
        <w:rPr>
          <w:noProof/>
        </w:rPr>
        <w:t>8</w:t>
      </w:r>
      <w:r w:rsidR="00D039AE">
        <w:rPr>
          <w:noProof/>
        </w:rPr>
        <w:fldChar w:fldCharType="end"/>
      </w:r>
      <w:bookmarkEnd w:id="2"/>
      <w:r>
        <w:t xml:space="preserve">. </w:t>
      </w:r>
      <w:r w:rsidR="0081669A">
        <w:t xml:space="preserve">Distribution of </w:t>
      </w:r>
      <w:r w:rsidR="00B77459">
        <w:t xml:space="preserve">97% of window focus durations; the total distribution </w:t>
      </w:r>
      <w:r w:rsidR="00DC46B0">
        <w:t>goes</w:t>
      </w:r>
      <w:r w:rsidR="009750B5">
        <w:t xml:space="preserve"> up to 2893 seconds (48 minutes). </w:t>
      </w:r>
    </w:p>
    <w:p w14:paraId="7A18D739" w14:textId="77777777" w:rsidR="002D3485" w:rsidRDefault="00527946" w:rsidP="002D3485">
      <w:pPr>
        <w:keepNext/>
        <w:jc w:val="center"/>
      </w:pPr>
      <w:r>
        <w:rPr>
          <w:noProof/>
          <w:lang w:eastAsia="en-GB"/>
        </w:rPr>
        <w:drawing>
          <wp:inline distT="0" distB="0" distL="0" distR="0" wp14:anchorId="61EB5DBC" wp14:editId="4D0BB859">
            <wp:extent cx="4023360" cy="224005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14">
                      <a:extLst>
                        <a:ext uri="{28A0092B-C50C-407E-A947-70E740481C1C}">
                          <a14:useLocalDpi xmlns:a14="http://schemas.microsoft.com/office/drawing/2010/main" val="0"/>
                        </a:ext>
                      </a:extLst>
                    </a:blip>
                    <a:stretch>
                      <a:fillRect/>
                    </a:stretch>
                  </pic:blipFill>
                  <pic:spPr>
                    <a:xfrm>
                      <a:off x="0" y="0"/>
                      <a:ext cx="4025591" cy="2241299"/>
                    </a:xfrm>
                    <a:prstGeom prst="rect">
                      <a:avLst/>
                    </a:prstGeom>
                  </pic:spPr>
                </pic:pic>
              </a:graphicData>
            </a:graphic>
          </wp:inline>
        </w:drawing>
      </w:r>
    </w:p>
    <w:p w14:paraId="20D2DFA2" w14:textId="31656B75" w:rsidR="006863B3" w:rsidRDefault="002D3485" w:rsidP="006246BE">
      <w:pPr>
        <w:pStyle w:val="Caption"/>
      </w:pPr>
      <w:bookmarkStart w:id="3" w:name="_Ref510885223"/>
      <w:r>
        <w:t xml:space="preserve">Figure </w:t>
      </w:r>
      <w:r w:rsidR="00D039AE">
        <w:fldChar w:fldCharType="begin"/>
      </w:r>
      <w:r w:rsidR="00D039AE">
        <w:instrText xml:space="preserve"> SEQ Figure \* ARABIC </w:instrText>
      </w:r>
      <w:r w:rsidR="00D039AE">
        <w:fldChar w:fldCharType="separate"/>
      </w:r>
      <w:r w:rsidR="006246BE">
        <w:rPr>
          <w:noProof/>
        </w:rPr>
        <w:t>9</w:t>
      </w:r>
      <w:r w:rsidR="00D039AE">
        <w:rPr>
          <w:noProof/>
        </w:rPr>
        <w:fldChar w:fldCharType="end"/>
      </w:r>
      <w:bookmarkEnd w:id="3"/>
      <w:r>
        <w:t>. Window focus durations during the study.</w:t>
      </w:r>
    </w:p>
    <w:p w14:paraId="5E8B371A" w14:textId="77777777" w:rsidR="007B7F60" w:rsidRDefault="00527946" w:rsidP="007B7F60">
      <w:pPr>
        <w:keepNext/>
        <w:jc w:val="center"/>
      </w:pPr>
      <w:r>
        <w:rPr>
          <w:noProof/>
          <w:lang w:eastAsia="en-GB"/>
        </w:rPr>
        <w:lastRenderedPageBreak/>
        <w:drawing>
          <wp:inline distT="0" distB="0" distL="0" distR="0" wp14:anchorId="06A200B6" wp14:editId="412F6193">
            <wp:extent cx="3974218" cy="239334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15">
                      <a:extLst>
                        <a:ext uri="{28A0092B-C50C-407E-A947-70E740481C1C}">
                          <a14:useLocalDpi xmlns:a14="http://schemas.microsoft.com/office/drawing/2010/main" val="0"/>
                        </a:ext>
                      </a:extLst>
                    </a:blip>
                    <a:stretch>
                      <a:fillRect/>
                    </a:stretch>
                  </pic:blipFill>
                  <pic:spPr>
                    <a:xfrm>
                      <a:off x="0" y="0"/>
                      <a:ext cx="3982939" cy="2398595"/>
                    </a:xfrm>
                    <a:prstGeom prst="rect">
                      <a:avLst/>
                    </a:prstGeom>
                  </pic:spPr>
                </pic:pic>
              </a:graphicData>
            </a:graphic>
          </wp:inline>
        </w:drawing>
      </w:r>
    </w:p>
    <w:p w14:paraId="16E0BABB" w14:textId="15210800" w:rsidR="00527946" w:rsidRPr="006863B3" w:rsidRDefault="007B7F60" w:rsidP="006246BE">
      <w:pPr>
        <w:pStyle w:val="Caption"/>
      </w:pPr>
      <w:bookmarkStart w:id="4" w:name="_Ref510885232"/>
      <w:r>
        <w:t xml:space="preserve">Figure </w:t>
      </w:r>
      <w:r w:rsidR="00D039AE">
        <w:fldChar w:fldCharType="begin"/>
      </w:r>
      <w:r w:rsidR="00D039AE">
        <w:instrText xml:space="preserve"> SEQ Figure \* ARABIC </w:instrText>
      </w:r>
      <w:r w:rsidR="00D039AE">
        <w:fldChar w:fldCharType="separate"/>
      </w:r>
      <w:r w:rsidR="006246BE">
        <w:rPr>
          <w:noProof/>
        </w:rPr>
        <w:t>10</w:t>
      </w:r>
      <w:r w:rsidR="00D039AE">
        <w:rPr>
          <w:noProof/>
        </w:rPr>
        <w:fldChar w:fldCharType="end"/>
      </w:r>
      <w:bookmarkEnd w:id="4"/>
      <w:r>
        <w:t>. Number of daily window switches during the study.</w:t>
      </w:r>
    </w:p>
    <w:p w14:paraId="46D059A8" w14:textId="3E9EAE4E" w:rsidR="00B8521F" w:rsidRPr="00B50CF0" w:rsidRDefault="006F77CF" w:rsidP="00B50CF0">
      <w:pPr>
        <w:pStyle w:val="Heading2"/>
      </w:pPr>
      <w:r>
        <w:t xml:space="preserve">Awareness and </w:t>
      </w:r>
      <w:r w:rsidR="008D133B">
        <w:t>changing behaviour</w:t>
      </w:r>
    </w:p>
    <w:p w14:paraId="774DBA9D" w14:textId="60160392" w:rsidR="00C26106" w:rsidRPr="00C26106" w:rsidRDefault="00C26106" w:rsidP="0020087F">
      <w:pPr>
        <w:pStyle w:val="Paragraph"/>
        <w:ind w:firstLine="0"/>
      </w:pPr>
      <w:r w:rsidRPr="00C26106">
        <w:t xml:space="preserve">Participants </w:t>
      </w:r>
      <w:r w:rsidR="00BC17A0">
        <w:t>were largely aware they in</w:t>
      </w:r>
      <w:r w:rsidR="00DF3326">
        <w:t>terrupted their work frequently</w:t>
      </w:r>
      <w:r w:rsidR="00BC17A0">
        <w:t xml:space="preserve"> and </w:t>
      </w:r>
      <w:r w:rsidRPr="00C26106">
        <w:t xml:space="preserve">considered </w:t>
      </w:r>
      <w:r w:rsidR="003F3886">
        <w:t>it the nature</w:t>
      </w:r>
      <w:r w:rsidR="0057459A">
        <w:t xml:space="preserve"> of their job:</w:t>
      </w:r>
      <w:r w:rsidRPr="00C26106">
        <w:t xml:space="preserve"> they </w:t>
      </w:r>
      <w:r w:rsidR="00B75FC8">
        <w:t xml:space="preserve">regularly </w:t>
      </w:r>
      <w:r w:rsidR="00DF3326">
        <w:t>had to stop</w:t>
      </w:r>
      <w:r w:rsidR="00B75FC8">
        <w:t xml:space="preserve"> their work</w:t>
      </w:r>
      <w:r w:rsidRPr="00C26106">
        <w:t xml:space="preserve"> to look up t</w:t>
      </w:r>
      <w:r w:rsidR="0054257C">
        <w:t xml:space="preserve">ask-related information, and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w:t>
      </w:r>
      <w:r w:rsidR="00276C72">
        <w:t>they were unaware</w:t>
      </w:r>
      <w:r w:rsidRPr="00C26106">
        <w:t xml:space="preserve">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It's a shock, because I knew it was bad, I didn't think it was that bad. (…) So it's reflecting on, actually, a two-minute task is turning into a 15-20 minute task - why is that? (…) Why? But again, it's distractions.” (P9)</w:t>
      </w:r>
    </w:p>
    <w:p w14:paraId="362B9D03" w14:textId="7F4AF252" w:rsidR="00C26106" w:rsidRPr="00C26106" w:rsidRDefault="009654B8" w:rsidP="00560870">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598FA989" w:rsidR="00C26106" w:rsidRPr="00C26106" w:rsidRDefault="00F8267C" w:rsidP="00560870">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t>
      </w:r>
      <w:r w:rsidR="007E0C52">
        <w:t>if</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t>Effectiveness</w:t>
      </w:r>
      <w:r w:rsidR="00AE7015">
        <w:t xml:space="preserve"> of time feedback for different types </w:t>
      </w:r>
      <w:r w:rsidR="003B76DB">
        <w:t>of i</w:t>
      </w:r>
      <w:r w:rsidR="00643F44" w:rsidRPr="00643F44">
        <w:t>nterruption</w:t>
      </w:r>
    </w:p>
    <w:p w14:paraId="3B710F1D" w14:textId="1BC41691" w:rsidR="003B77A9" w:rsidRDefault="003A3C00" w:rsidP="0020087F">
      <w:pPr>
        <w:pStyle w:val="Paragraph"/>
        <w:ind w:firstLine="0"/>
      </w:pPr>
      <w:r>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w:t>
      </w:r>
      <w:r w:rsidR="006D0DD0">
        <w:t>when they switched to</w:t>
      </w:r>
      <w:r w:rsidR="00B65C77">
        <w:t xml:space="preserve"> sources</w:t>
      </w:r>
      <w:r w:rsidR="00F7362F">
        <w:t xml:space="preserve"> they knew </w:t>
      </w:r>
      <w:r w:rsidR="00701E1F">
        <w:t>were</w:t>
      </w:r>
      <w:r w:rsidR="00F7362F">
        <w:t xml:space="preserve"> distracting</w:t>
      </w:r>
      <w:r w:rsidR="003B77A9">
        <w:t xml:space="preserve">, </w:t>
      </w:r>
      <w:r w:rsidR="00634A1C">
        <w:t>for example</w:t>
      </w:r>
      <w:r w:rsidR="001435CF">
        <w:t xml:space="preserve"> </w:t>
      </w:r>
      <w:r w:rsidR="00C37A7D">
        <w:t>search engines,</w:t>
      </w:r>
      <w:r w:rsidR="00C37A7D" w:rsidRPr="00643F44">
        <w:t xml:space="preserve"> instan</w:t>
      </w:r>
      <w:r w:rsidR="003B77A9">
        <w:t>t messaging tools</w:t>
      </w:r>
      <w:r w:rsidR="001435CF">
        <w:t xml:space="preserve">, </w:t>
      </w:r>
      <w:r w:rsidR="006523FE">
        <w:t>and</w:t>
      </w:r>
      <w:r w:rsidR="001435CF">
        <w:t xml:space="preserve"> email</w:t>
      </w:r>
      <w:r w:rsidR="00FB7A70">
        <w:t xml:space="preserve">. </w:t>
      </w:r>
      <w:r w:rsidR="007F0455">
        <w:t>P</w:t>
      </w:r>
      <w:r w:rsidR="00964C5D">
        <w:t>articipants needed to access these sources</w:t>
      </w:r>
      <w:r w:rsidR="00FB7A70">
        <w:t xml:space="preserve"> for work, </w:t>
      </w:r>
      <w:r w:rsidR="007F0455">
        <w:t xml:space="preserve">so </w:t>
      </w:r>
      <w:r w:rsidR="00476238">
        <w:t>it was difficult to</w:t>
      </w:r>
      <w:r w:rsidR="00371497">
        <w:t xml:space="preserve"> </w:t>
      </w:r>
      <w:r w:rsidR="00852AB9">
        <w:t>avoid</w:t>
      </w:r>
      <w:r w:rsidR="00BF2107">
        <w:t xml:space="preserve"> </w:t>
      </w:r>
      <w:r w:rsidR="001B027B">
        <w:t>them</w:t>
      </w:r>
      <w:r w:rsidR="00B65C77">
        <w:t>:</w:t>
      </w:r>
    </w:p>
    <w:p w14:paraId="58296A1F" w14:textId="160DE391" w:rsidR="008C16BB" w:rsidRDefault="003B77A9" w:rsidP="001435CF">
      <w:pPr>
        <w:pStyle w:val="Quote"/>
      </w:pPr>
      <w:r>
        <w:t>“As everyone says,</w:t>
      </w:r>
      <w:r w:rsidR="001435CF">
        <w:t xml:space="preserve"> </w:t>
      </w:r>
      <w:r w:rsidR="006523FE">
        <w:t>‘</w:t>
      </w:r>
      <w:r w:rsidR="001435CF">
        <w:t>we’ll just switch email off</w:t>
      </w:r>
      <w:r w:rsidR="006523FE">
        <w:t>’</w:t>
      </w:r>
      <w:r>
        <w:t xml:space="preserve"> </w:t>
      </w:r>
      <w:r w:rsidR="001435CF">
        <w:t xml:space="preserve">(…). </w:t>
      </w:r>
      <w:r>
        <w:t>But you can bet your life that there will come a moment in whatever task you’re doing you think: Oh! I have to open up email. And the moment you open up your email, that’s it.” (P2)</w:t>
      </w:r>
    </w:p>
    <w:p w14:paraId="63B0C8A4" w14:textId="1A186E39" w:rsidR="0085085A" w:rsidRPr="00643F44" w:rsidRDefault="008A4218" w:rsidP="00560870">
      <w:pPr>
        <w:pStyle w:val="Paragraph"/>
      </w:pPr>
      <w:r>
        <w:t>Two participants</w:t>
      </w:r>
      <w:r w:rsidR="003E40FA">
        <w:t xml:space="preserve"> (P3, P7)</w:t>
      </w:r>
      <w:r w:rsidR="0085085A">
        <w:t xml:space="preserve"> found </w:t>
      </w:r>
      <w:r w:rsidR="00350B06">
        <w:t>the extension</w:t>
      </w:r>
      <w:r w:rsidR="0085085A">
        <w:t xml:space="preserve"> </w:t>
      </w:r>
      <w:r w:rsidR="003F66A1">
        <w:t>mostly</w:t>
      </w:r>
      <w:r w:rsidR="00FE62EF">
        <w:t xml:space="preserve"> </w:t>
      </w:r>
      <w:r w:rsidR="0085085A">
        <w:t xml:space="preserve">useful if they </w:t>
      </w:r>
      <w:r w:rsidR="008F43BC">
        <w:t>were about to interrupt</w:t>
      </w:r>
      <w:r w:rsidR="0085085A">
        <w:t xml:space="preserve"> themselves for non-work related activities, as the notification helped as a reminder to </w:t>
      </w:r>
      <w:r w:rsidR="00B64747">
        <w:t>either stay focused on the task, or to not spend too long on the interruption</w:t>
      </w:r>
      <w:r w:rsidR="0085085A">
        <w:t xml:space="preserve">. If they however </w:t>
      </w:r>
      <w:r w:rsidR="007851D1">
        <w:t>had</w:t>
      </w:r>
      <w:r w:rsidR="0085085A">
        <w:t xml:space="preserve"> to be in </w:t>
      </w:r>
      <w:r w:rsidR="0085085A" w:rsidRPr="00643F44">
        <w:t xml:space="preserve">a different </w:t>
      </w:r>
      <w:r w:rsidR="003F66A1">
        <w:t xml:space="preserve">computer </w:t>
      </w:r>
      <w:r w:rsidR="0085085A" w:rsidRPr="00643F44">
        <w:t xml:space="preserve">window </w:t>
      </w:r>
      <w:r w:rsidR="0085085A">
        <w:t>f</w:t>
      </w:r>
      <w:r w:rsidR="0085085A" w:rsidRPr="00643F44">
        <w:t xml:space="preserve">or a while as part of the task, the </w:t>
      </w:r>
      <w:r w:rsidR="00964CD3">
        <w:t>information</w:t>
      </w:r>
      <w:r w:rsidR="0085085A" w:rsidRPr="00643F44">
        <w:t xml:space="preserve"> was </w:t>
      </w:r>
      <w:r w:rsidR="0085085A">
        <w:t xml:space="preserve">not </w:t>
      </w:r>
      <w:r w:rsidR="00CD4919">
        <w:t>c</w:t>
      </w:r>
      <w:r w:rsidR="000E6720">
        <w:t>onsidered</w:t>
      </w:r>
      <w:r w:rsidR="0085085A" w:rsidRPr="00643F44">
        <w:t xml:space="preserve"> </w:t>
      </w:r>
      <w:r w:rsidR="005B03EA">
        <w:t>useful</w:t>
      </w:r>
      <w:r w:rsidR="0085085A">
        <w:t>:</w:t>
      </w:r>
    </w:p>
    <w:p w14:paraId="100E206F" w14:textId="77777777" w:rsidR="0085085A" w:rsidRDefault="0085085A" w:rsidP="0085085A">
      <w:pPr>
        <w:pStyle w:val="Quote"/>
      </w:pPr>
      <w:r w:rsidRPr="00643F44">
        <w:t>“I think it'd be really, really useful, but not for necessary work tasks. (…) I’ve been spending 15 minutes on Moodle, and my main page is X or Y. I don’t care to go to that main page or not. So whether you could setup different ‘main’ pages… but then that would be complicated.” (P3)</w:t>
      </w:r>
    </w:p>
    <w:p w14:paraId="08FF0889" w14:textId="1D2B7F4C" w:rsidR="0085085A" w:rsidRPr="00643F44" w:rsidRDefault="00690E1A" w:rsidP="00560870">
      <w:pPr>
        <w:pStyle w:val="Paragraph"/>
      </w:pPr>
      <w:r>
        <w:t xml:space="preserve">P7 was the only participant who, upon viewing the </w:t>
      </w:r>
      <w:r w:rsidR="008973E2">
        <w:t>time information</w:t>
      </w:r>
      <w:r>
        <w:t>, was not surprised by the</w:t>
      </w:r>
      <w:r w:rsidR="0085085A" w:rsidRPr="00643F44">
        <w:t xml:space="preserve"> time</w:t>
      </w:r>
      <w:r w:rsidR="0085085A">
        <w:t xml:space="preserve"> she spent on</w:t>
      </w:r>
      <w:r w:rsidR="008C7B2B">
        <w:t xml:space="preserve"> work-related</w:t>
      </w:r>
      <w:r w:rsidR="0085085A">
        <w:t xml:space="preserve"> interruptions. She considered the amount of time necessary to complete her work and</w:t>
      </w:r>
      <w:r w:rsidR="0085085A"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Oeh, I've been away too long'. I just think: OK, well I'm roughly aware that I've been away for an hour (…), I don't see how it kind of links with being more productive. Unless I suppose, you're really easily distracted.“ (P7)</w:t>
      </w:r>
    </w:p>
    <w:p w14:paraId="1A34C232" w14:textId="722E8D83" w:rsidR="004E6BDC" w:rsidRPr="00643F44" w:rsidRDefault="00643F44" w:rsidP="00A510B8">
      <w:pPr>
        <w:pStyle w:val="Paragraph"/>
      </w:pPr>
      <w:r w:rsidRPr="00643F44">
        <w:lastRenderedPageBreak/>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00A510B8">
        <w:t xml:space="preserve">. </w:t>
      </w:r>
      <w:r w:rsidR="000B0304">
        <w:t xml:space="preserve">As with digital interruptions, </w:t>
      </w:r>
      <w:r w:rsidR="004E6BDC">
        <w:t xml:space="preserve">there was </w:t>
      </w:r>
      <w:r w:rsidR="00D10AC1">
        <w:t xml:space="preserve">again </w:t>
      </w:r>
      <w:r w:rsidR="004E6BDC">
        <w:t>no clear</w:t>
      </w:r>
      <w:r w:rsidR="004E6BDC" w:rsidRPr="00643F44">
        <w:t xml:space="preserve"> distinction between distracting and work-necessary sources</w:t>
      </w:r>
      <w:r w:rsidR="004E6BDC">
        <w:t xml:space="preserve">, so participants could not always manage </w:t>
      </w:r>
      <w:r w:rsidR="00DD0EA7">
        <w:t xml:space="preserve">distracting </w:t>
      </w:r>
      <w:r w:rsidR="00192F82">
        <w:t>self-</w:t>
      </w:r>
      <w:r w:rsidR="004E6BDC">
        <w:t xml:space="preserve">interruptions by </w:t>
      </w:r>
      <w:r w:rsidR="00DD0EA7">
        <w:t>avoiding these during work:</w:t>
      </w:r>
    </w:p>
    <w:p w14:paraId="0DABFDD0" w14:textId="34C81D39" w:rsidR="004E6BDC" w:rsidRDefault="004E6BDC" w:rsidP="004E6BDC">
      <w:pPr>
        <w:pStyle w:val="Quote"/>
      </w:pPr>
      <w:r w:rsidRPr="00643F44">
        <w:t>“My phone is a distraction for me. (…) I put my phone in a tray under a load of documents. But then I’m in Whatsapp work groups. So I converse a lot with a professor via text.” (P9)</w:t>
      </w:r>
    </w:p>
    <w:p w14:paraId="5A11D895" w14:textId="4AE44F67" w:rsidR="00643F44" w:rsidRPr="00643F44" w:rsidRDefault="007B0FD0" w:rsidP="00560870">
      <w:pPr>
        <w:pStyle w:val="Paragraph"/>
      </w:pPr>
      <w:r>
        <w:t>Because</w:t>
      </w:r>
      <w:r w:rsidR="000B1813">
        <w:t xml:space="preserve"> the extension </w:t>
      </w:r>
      <w:r w:rsidR="00851379">
        <w:t xml:space="preserve">only </w:t>
      </w:r>
      <w:r w:rsidR="000B1813">
        <w:t>provided</w:t>
      </w:r>
      <w:r w:rsidR="00841A26">
        <w:t xml:space="preserve"> time</w:t>
      </w:r>
      <w:r w:rsidR="000B1813">
        <w:t xml:space="preserve"> information about</w:t>
      </w:r>
      <w:r w:rsidR="00851379">
        <w:t xml:space="preserve"> digital</w:t>
      </w:r>
      <w:r w:rsidR="00184490">
        <w:t xml:space="preserve"> interruptions</w:t>
      </w:r>
      <w:r w:rsidR="00DA74DB">
        <w:t>, s</w:t>
      </w:r>
      <w:r w:rsidR="000B1813">
        <w:t xml:space="preserve">ome </w:t>
      </w:r>
      <w:r w:rsidR="000B1813" w:rsidRPr="00643F44">
        <w:t xml:space="preserve">participants </w:t>
      </w:r>
      <w:r w:rsidR="000B1813">
        <w:t>felt it provided an incomplete picture</w:t>
      </w:r>
      <w:r w:rsidR="00A003CA">
        <w:t xml:space="preserve"> of their interruption behaviour</w:t>
      </w:r>
      <w:r w:rsidR="00A5700E">
        <w:t xml:space="preserve">. </w:t>
      </w:r>
      <w:r w:rsidR="00643F44" w:rsidRPr="00643F44">
        <w:t xml:space="preserve">This is illustrated by </w:t>
      </w:r>
      <w:r w:rsidR="00070C48">
        <w:t xml:space="preserve">the following quote from </w:t>
      </w:r>
      <w:r w:rsidR="00643F44" w:rsidRPr="00643F44">
        <w:t>P2</w:t>
      </w:r>
      <w:r w:rsidR="00732EB6">
        <w:t xml:space="preserve"> who, upon making a digital interruption, </w:t>
      </w:r>
      <w:r w:rsidR="00643F44" w:rsidRPr="00643F44">
        <w:t xml:space="preserve">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011AABF9" w:rsidR="00EE1C38" w:rsidRDefault="00F278B0" w:rsidP="00560870">
      <w:pPr>
        <w:pStyle w:val="Paragraph"/>
      </w:pPr>
      <w:r>
        <w:t>ManicTime</w:t>
      </w:r>
      <w:r w:rsidRPr="00643F44">
        <w:t xml:space="preserve"> </w:t>
      </w:r>
      <w:r>
        <w:t xml:space="preserve">provided participants </w:t>
      </w:r>
      <w:r w:rsidR="00B12577">
        <w:t>with information</w:t>
      </w:r>
      <w:r>
        <w:t xml:space="preserve"> on </w:t>
      </w:r>
      <w:r w:rsidR="00B12577">
        <w:t xml:space="preserve">their </w:t>
      </w:r>
      <w:r>
        <w:t>non-digital interruptions, and p</w:t>
      </w:r>
      <w:r w:rsidR="00FA53C7">
        <w:t xml:space="preserve">articipants considered </w:t>
      </w:r>
      <w:r w:rsidR="00DC08E0">
        <w:t xml:space="preserve">this </w:t>
      </w:r>
      <w:r w:rsidR="00FA53C7" w:rsidRPr="00643F44">
        <w:t xml:space="preserve">a good </w:t>
      </w:r>
      <w:r w:rsidR="00FA53C7">
        <w:t>complement</w:t>
      </w:r>
      <w:r w:rsidR="00FA53C7" w:rsidRPr="00643F44">
        <w:t xml:space="preserve"> to the </w:t>
      </w:r>
      <w:r w:rsidR="00AE37B3">
        <w:t>information</w:t>
      </w:r>
      <w:r w:rsidR="00AE4E8F">
        <w:t xml:space="preserve"> that the extension provided</w:t>
      </w:r>
      <w:r w:rsidR="00FA53C7">
        <w:t xml:space="preserve">. </w:t>
      </w:r>
      <w:r w:rsidR="00943E77">
        <w:t>If</w:t>
      </w:r>
      <w:r w:rsidR="00731C0D">
        <w:t xml:space="preserve"> the PC was inactive, and</w:t>
      </w:r>
      <w:r w:rsidR="00CA3B11">
        <w:t xml:space="preserve"> participants came back from inactivity, </w:t>
      </w:r>
      <w:r w:rsidR="009A6343">
        <w:t xml:space="preserve">ManicTime presented users with </w:t>
      </w:r>
      <w:r w:rsidR="00CA3B11">
        <w:t xml:space="preserve">a window </w:t>
      </w:r>
      <w:r w:rsidR="00731C0D">
        <w:t xml:space="preserve">on the screen </w:t>
      </w:r>
      <w:r w:rsidR="00B26A12">
        <w:t>saying how long they had been away for</w:t>
      </w:r>
      <w:r w:rsidR="002109BB">
        <w:t xml:space="preserve"> (see Figure )</w:t>
      </w:r>
      <w:r w:rsidR="000015AF">
        <w:t xml:space="preserve">, and gave participants the option to </w:t>
      </w:r>
      <w:r w:rsidR="00F11B54">
        <w:t>write down</w:t>
      </w:r>
      <w:r w:rsidR="008F4DD0">
        <w:t xml:space="preserve"> what they were doing</w:t>
      </w:r>
      <w:r w:rsidR="00877A84">
        <w:t xml:space="preserve"> while they were away.</w:t>
      </w:r>
    </w:p>
    <w:p w14:paraId="0110D215" w14:textId="77777777" w:rsidR="00E4063D" w:rsidRDefault="00E4063D" w:rsidP="00560870">
      <w:pPr>
        <w:pStyle w:val="Paragraph"/>
      </w:pPr>
    </w:p>
    <w:p w14:paraId="2BA4E715" w14:textId="77777777" w:rsidR="0083720F" w:rsidRDefault="008D2845" w:rsidP="0083720F">
      <w:pPr>
        <w:pStyle w:val="Paragraph"/>
        <w:keepNext/>
        <w:jc w:val="center"/>
      </w:pPr>
      <w:r>
        <w:rPr>
          <w:noProof/>
          <w:lang w:eastAsia="en-GB"/>
        </w:rPr>
        <w:drawing>
          <wp:inline distT="0" distB="0" distL="0" distR="0" wp14:anchorId="7AE7062C" wp14:editId="6AAF81FB">
            <wp:extent cx="2254388" cy="806616"/>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16">
                      <a:extLst>
                        <a:ext uri="{28A0092B-C50C-407E-A947-70E740481C1C}">
                          <a14:useLocalDpi xmlns:a14="http://schemas.microsoft.com/office/drawing/2010/main" val="0"/>
                        </a:ext>
                      </a:extLst>
                    </a:blip>
                    <a:stretch>
                      <a:fillRect/>
                    </a:stretch>
                  </pic:blipFill>
                  <pic:spPr>
                    <a:xfrm>
                      <a:off x="0" y="0"/>
                      <a:ext cx="2278943" cy="815402"/>
                    </a:xfrm>
                    <a:prstGeom prst="rect">
                      <a:avLst/>
                    </a:prstGeom>
                  </pic:spPr>
                </pic:pic>
              </a:graphicData>
            </a:graphic>
          </wp:inline>
        </w:drawing>
      </w:r>
    </w:p>
    <w:p w14:paraId="1752237B" w14:textId="26224F58" w:rsidR="008D2845" w:rsidRDefault="0083720F" w:rsidP="006246BE">
      <w:pPr>
        <w:pStyle w:val="Caption"/>
      </w:pPr>
      <w:r>
        <w:t xml:space="preserve">Figure </w:t>
      </w:r>
      <w:r w:rsidR="00D039AE">
        <w:fldChar w:fldCharType="begin"/>
      </w:r>
      <w:r w:rsidR="00D039AE">
        <w:instrText xml:space="preserve"> SEQ Figure \* ARABIC </w:instrText>
      </w:r>
      <w:r w:rsidR="00D039AE">
        <w:fldChar w:fldCharType="separate"/>
      </w:r>
      <w:r w:rsidR="006246BE">
        <w:rPr>
          <w:noProof/>
        </w:rPr>
        <w:t>11</w:t>
      </w:r>
      <w:r w:rsidR="00D039AE">
        <w:rPr>
          <w:noProof/>
        </w:rPr>
        <w:fldChar w:fldCharType="end"/>
      </w:r>
      <w:r>
        <w:t xml:space="preserve">. If participants had been away from their computer, upon returning ManicTime presented them with </w:t>
      </w:r>
      <w:r w:rsidR="006D3A4F">
        <w:t xml:space="preserve">a window showing </w:t>
      </w:r>
      <w:r>
        <w:t>how long they had been away for, and an option to write down what they had been doing while away.</w:t>
      </w:r>
    </w:p>
    <w:p w14:paraId="2D6F4DB9" w14:textId="77777777" w:rsidR="00576BA2" w:rsidRDefault="0076178A" w:rsidP="00576BA2">
      <w:pPr>
        <w:pStyle w:val="Heading2"/>
      </w:pPr>
      <w:r>
        <w:t xml:space="preserve">Effort to </w:t>
      </w:r>
      <w:r w:rsidR="007F5EAD">
        <w:t xml:space="preserve">view and </w:t>
      </w:r>
      <w:r w:rsidR="00FB621E">
        <w:t>use time data</w:t>
      </w:r>
    </w:p>
    <w:p w14:paraId="1A6694B7" w14:textId="667F3292" w:rsidR="00234C53" w:rsidRDefault="00D51AD0" w:rsidP="00E011E2">
      <w:pPr>
        <w:pStyle w:val="Paragraph"/>
        <w:ind w:firstLine="0"/>
      </w:pPr>
      <w:r w:rsidRPr="00D36878">
        <w:t xml:space="preserve">Participants </w:t>
      </w:r>
      <w:r>
        <w:t xml:space="preserve">appreciated that the extension </w:t>
      </w:r>
      <w:r w:rsidRPr="00D36878">
        <w:t>presented</w:t>
      </w:r>
      <w:r>
        <w:t xml:space="preserve"> them</w:t>
      </w:r>
      <w:r w:rsidRPr="00D36878">
        <w:t xml:space="preserve"> with </w:t>
      </w:r>
      <w:r w:rsidR="00232715">
        <w:t>information</w:t>
      </w:r>
      <w:r w:rsidRPr="00D36878">
        <w:t xml:space="preserve"> </w:t>
      </w:r>
      <w:r>
        <w:t>during a task</w:t>
      </w:r>
      <w:r w:rsidRPr="00D36878">
        <w:t xml:space="preserve">, </w:t>
      </w:r>
      <w:r>
        <w:t xml:space="preserve">as they </w:t>
      </w:r>
      <w:r w:rsidR="0069638E">
        <w:t>would forget to look at it otherwise:</w:t>
      </w:r>
    </w:p>
    <w:p w14:paraId="2A1398E3" w14:textId="77777777" w:rsidR="00A94CE5" w:rsidRPr="00A94CE5" w:rsidRDefault="00A94CE5" w:rsidP="00E011E2">
      <w:pPr>
        <w:pStyle w:val="Paragraph"/>
        <w:ind w:firstLine="0"/>
        <w:rPr>
          <w:i/>
        </w:rPr>
      </w:pPr>
    </w:p>
    <w:p w14:paraId="6BB5E7B3" w14:textId="1BC3FCF3" w:rsidR="0069638E" w:rsidRPr="00A94CE5" w:rsidRDefault="0069638E" w:rsidP="003B4283">
      <w:pPr>
        <w:pStyle w:val="Quote"/>
      </w:pPr>
      <w:r w:rsidRPr="00A94CE5">
        <w:t xml:space="preserve">“It needs to be </w:t>
      </w:r>
      <w:r w:rsidR="003B4283">
        <w:t>shown</w:t>
      </w:r>
      <w:r w:rsidRPr="00A94CE5">
        <w:t xml:space="preserve"> to you, to make an impact</w:t>
      </w:r>
      <w:r w:rsidR="00E30525">
        <w:t>.”</w:t>
      </w:r>
      <w:r w:rsidRPr="00A94CE5">
        <w:t xml:space="preserve"> (P6)</w:t>
      </w:r>
    </w:p>
    <w:p w14:paraId="4ADB8786" w14:textId="6353D132" w:rsidR="009B244B" w:rsidRDefault="009B244B" w:rsidP="002C5939">
      <w:pPr>
        <w:pStyle w:val="Paragraph"/>
        <w:ind w:firstLine="0"/>
        <w:rPr>
          <w:i/>
        </w:rPr>
      </w:pPr>
    </w:p>
    <w:p w14:paraId="2CA1BD81" w14:textId="3ABD61A8" w:rsidR="008A7CB2" w:rsidRPr="009144A0" w:rsidRDefault="00C408BC" w:rsidP="002C5939">
      <w:pPr>
        <w:pStyle w:val="Paragraph"/>
        <w:ind w:firstLine="0"/>
      </w:pPr>
      <w:r>
        <w:t xml:space="preserve">One participant </w:t>
      </w:r>
      <w:r w:rsidR="00182DA9">
        <w:t xml:space="preserve">(P4) </w:t>
      </w:r>
      <w:r>
        <w:t>said she sometimes forgot to start and use the extension during busy periods at work.</w:t>
      </w:r>
      <w:r w:rsidR="00310601">
        <w:t xml:space="preserve"> Another</w:t>
      </w:r>
      <w:r w:rsidR="009144A0">
        <w:t xml:space="preserve"> participant </w:t>
      </w:r>
      <w:r w:rsidR="00182DA9">
        <w:t xml:space="preserve">(P3) </w:t>
      </w:r>
      <w:r w:rsidR="00F37915">
        <w:t>found ManicTime less intrusive</w:t>
      </w:r>
      <w:r w:rsidR="00D37CDC">
        <w:t xml:space="preserve"> than the extension</w:t>
      </w:r>
      <w:r w:rsidR="00DC2090">
        <w:t>, because it runs in the background</w:t>
      </w:r>
      <w:r w:rsidR="001220C2">
        <w:t xml:space="preserve">, but also </w:t>
      </w:r>
      <w:r w:rsidR="00FE250D">
        <w:t>said</w:t>
      </w:r>
      <w:r w:rsidR="001220C2">
        <w:t xml:space="preserve"> he</w:t>
      </w:r>
      <w:r w:rsidR="004A7402">
        <w:t xml:space="preserve"> often</w:t>
      </w:r>
      <w:r w:rsidR="001220C2">
        <w:t xml:space="preserve"> </w:t>
      </w:r>
      <w:r w:rsidR="00422020">
        <w:t xml:space="preserve">failed to remember to </w:t>
      </w:r>
      <w:r w:rsidR="00E82ED3">
        <w:t>open and look</w:t>
      </w:r>
      <w:r w:rsidR="00422020">
        <w:t xml:space="preserve"> at</w:t>
      </w:r>
      <w:r w:rsidR="001220C2">
        <w:t xml:space="preserve"> ManicTime</w:t>
      </w:r>
      <w:r w:rsidR="0026469C">
        <w:t xml:space="preserve"> data</w:t>
      </w:r>
      <w:r w:rsidR="009E37C1">
        <w:t xml:space="preserve">, </w:t>
      </w:r>
      <w:r w:rsidR="003D5016">
        <w:t xml:space="preserve">as </w:t>
      </w:r>
      <w:r w:rsidR="001220C2">
        <w:t>he was busy with work</w:t>
      </w:r>
      <w:r w:rsidR="00F37915">
        <w:t>.</w:t>
      </w:r>
      <w:r w:rsidR="009144A0">
        <w:t xml:space="preserve"> </w:t>
      </w:r>
      <w:r w:rsidR="006023D5">
        <w:t xml:space="preserve">In contrast, the notification </w:t>
      </w:r>
      <w:r w:rsidR="002E2E82">
        <w:t>was a trigger for participants to reflect on their behaviour.</w:t>
      </w:r>
    </w:p>
    <w:p w14:paraId="5A328AD9" w14:textId="2121F257" w:rsidR="005017C0" w:rsidRPr="00350067" w:rsidRDefault="00C7369B" w:rsidP="005017C0">
      <w:pPr>
        <w:pStyle w:val="Paragraph"/>
        <w:ind w:firstLine="0"/>
      </w:pPr>
      <w:r>
        <w:t>Participants reported that the</w:t>
      </w:r>
      <w:r w:rsidR="00C85B89">
        <w:t xml:space="preserve"> </w:t>
      </w:r>
      <w:r w:rsidR="0049306E">
        <w:t>concise</w:t>
      </w:r>
      <w:r w:rsidR="00C85B89">
        <w:t xml:space="preserve"> and precise measure </w:t>
      </w:r>
      <w:r w:rsidR="001224A1">
        <w:t xml:space="preserve">of the average interruption time </w:t>
      </w:r>
      <w:r w:rsidR="00C85B89">
        <w:t>was easy to read and interpret</w:t>
      </w:r>
      <w:r w:rsidR="0049306E">
        <w:t xml:space="preserve"> </w:t>
      </w:r>
      <w:r w:rsidR="005017C0">
        <w:t>during a task</w:t>
      </w:r>
      <w:r w:rsidR="00D2699D">
        <w:t xml:space="preserve">. </w:t>
      </w:r>
      <w:r w:rsidR="00945298">
        <w:t xml:space="preserve">It </w:t>
      </w:r>
      <w:r w:rsidR="00D2699D">
        <w:t xml:space="preserve">was </w:t>
      </w:r>
      <w:r w:rsidR="00945298">
        <w:t xml:space="preserve">also </w:t>
      </w:r>
      <w:r w:rsidR="00D2699D">
        <w:t xml:space="preserve">clear what action to take, </w:t>
      </w:r>
      <w:r w:rsidR="00F55D4B">
        <w:t>and</w:t>
      </w:r>
      <w:r w:rsidR="00F70F35">
        <w:t xml:space="preserve"> participants</w:t>
      </w:r>
      <w:r w:rsidR="00F55D4B">
        <w:t xml:space="preserve"> </w:t>
      </w:r>
      <w:r w:rsidR="005B473E">
        <w:t>read</w:t>
      </w:r>
      <w:r w:rsidR="00F55D4B">
        <w:t xml:space="preserve"> the </w:t>
      </w:r>
      <w:r w:rsidR="006C66E9">
        <w:t>information t</w:t>
      </w:r>
      <w:r w:rsidR="00F55D4B">
        <w:t>o</w:t>
      </w:r>
      <w:r w:rsidR="00E3174F">
        <w:t xml:space="preserve"> decide whether </w:t>
      </w:r>
      <w:r w:rsidR="00430643">
        <w:t>they should</w:t>
      </w:r>
      <w:r w:rsidR="00F55D4B">
        <w:t xml:space="preserve"> reflect on </w:t>
      </w:r>
      <w:r w:rsidR="00580B51">
        <w:t>past interruptions</w:t>
      </w:r>
      <w:r w:rsidR="00F55D4B">
        <w:t>.</w:t>
      </w:r>
      <w:r w:rsidR="005017C0" w:rsidRPr="00350067">
        <w:t xml:space="preserve"> To aid </w:t>
      </w:r>
      <w:r w:rsidR="005017C0">
        <w:t>their</w:t>
      </w:r>
      <w:r w:rsidR="005017C0" w:rsidRPr="00350067">
        <w:t xml:space="preserve"> reflection, some participants wanted to get insight in </w:t>
      </w:r>
      <w:r w:rsidR="005017C0">
        <w:t>additional</w:t>
      </w:r>
      <w:r w:rsidR="005017C0" w:rsidRPr="00350067">
        <w:t xml:space="preserve"> data of what they were doing during these interruptions. </w:t>
      </w:r>
      <w:r w:rsidR="005017C0">
        <w:t xml:space="preserve">P9 </w:t>
      </w:r>
      <w:r w:rsidR="005017C0" w:rsidRPr="00350067">
        <w:t xml:space="preserve">combined the extension </w:t>
      </w:r>
      <w:r w:rsidR="005017C0">
        <w:t xml:space="preserve">with ManicTime </w:t>
      </w:r>
      <w:r w:rsidR="005017C0" w:rsidRPr="00350067">
        <w:t xml:space="preserve">to </w:t>
      </w:r>
      <w:r w:rsidR="005017C0">
        <w:t>contextualise the interruption:</w:t>
      </w:r>
    </w:p>
    <w:p w14:paraId="1C7BF353" w14:textId="4D87FF45" w:rsidR="005017C0" w:rsidRPr="005017C0" w:rsidRDefault="005017C0" w:rsidP="005017C0">
      <w:pPr>
        <w:pStyle w:val="Quote"/>
      </w:pPr>
      <w:r w:rsidRPr="00350067">
        <w:t>“[The extension] popped up and it said:</w:t>
      </w:r>
      <w:r>
        <w:t xml:space="preserve"> ”You</w:t>
      </w:r>
      <w:r w:rsidRPr="00350067">
        <w:t xml:space="preserve">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6920B58E" w14:textId="0AEB8194" w:rsidR="001F52E3" w:rsidRPr="00350067" w:rsidRDefault="005328A0" w:rsidP="001F52E3">
      <w:r>
        <w:t>Two</w:t>
      </w:r>
      <w:r w:rsidR="001F52E3">
        <w:t xml:space="preserve"> participants</w:t>
      </w:r>
      <w:r w:rsidR="00453968">
        <w:t>,</w:t>
      </w:r>
      <w:r w:rsidR="00DD686B">
        <w:t xml:space="preserve"> who did not </w:t>
      </w:r>
      <w:r w:rsidR="006A2345">
        <w:t>have</w:t>
      </w:r>
      <w:r w:rsidR="00DD686B">
        <w:t xml:space="preserve"> ManicTime</w:t>
      </w:r>
      <w:r w:rsidR="006A2345">
        <w:t xml:space="preserve"> installed</w:t>
      </w:r>
      <w:r w:rsidR="00453968">
        <w:t>,</w:t>
      </w:r>
      <w:r w:rsidR="001F52E3">
        <w:t xml:space="preserve"> </w:t>
      </w:r>
      <w:r w:rsidR="00A05DEE">
        <w:t>wanted to use</w:t>
      </w:r>
      <w:r w:rsidR="00E23CE8">
        <w:t xml:space="preserve"> </w:t>
      </w:r>
      <w:r w:rsidR="001F52E3">
        <w:t>the extension</w:t>
      </w:r>
      <w:r w:rsidR="00A05DEE">
        <w:t xml:space="preserve"> to see more information</w:t>
      </w:r>
      <w:r w:rsidR="001A6DB4">
        <w:t>.</w:t>
      </w:r>
      <w:r w:rsidR="001F52E3">
        <w:t xml:space="preserve"> </w:t>
      </w:r>
      <w:r w:rsidR="001A6DB4">
        <w:t>F</w:t>
      </w:r>
      <w:r w:rsidR="001F52E3">
        <w:t>or example</w:t>
      </w:r>
      <w:r w:rsidR="00A24929">
        <w:t>,</w:t>
      </w:r>
      <w:r w:rsidR="001F52E3">
        <w:t xml:space="preserve"> they wanted </w:t>
      </w:r>
      <w:r w:rsidR="001F52E3" w:rsidRPr="00350067">
        <w:t xml:space="preserve">to </w:t>
      </w:r>
      <w:r w:rsidR="00E3132B">
        <w:t>see</w:t>
      </w:r>
      <w:r w:rsidR="001F52E3" w:rsidRPr="00350067">
        <w:t xml:space="preserve"> a log of all of their</w:t>
      </w:r>
      <w:r w:rsidR="001F52E3">
        <w:t xml:space="preserve"> past</w:t>
      </w:r>
      <w:r w:rsidR="001F52E3" w:rsidRPr="00350067">
        <w:t xml:space="preserve"> interruptions</w:t>
      </w:r>
      <w:r w:rsidR="001F52E3">
        <w:t>,</w:t>
      </w:r>
      <w:r w:rsidR="001F52E3" w:rsidRPr="00350067">
        <w:t xml:space="preserve"> and explore</w:t>
      </w:r>
      <w:r w:rsidR="001F52E3">
        <w:t xml:space="preserve"> a pattern of their behaviour:</w:t>
      </w:r>
    </w:p>
    <w:p w14:paraId="26E1F861" w14:textId="77777777" w:rsidR="001F52E3" w:rsidRDefault="001F52E3" w:rsidP="001F52E3">
      <w:pPr>
        <w:pStyle w:val="Quote"/>
      </w:pPr>
      <w:r w:rsidRPr="00350067">
        <w:t>“It [the notification] kept on coming up, (…) and you can't click on it, because it's not taking you anywhere! But yeah, I found that a shame. Because I could see the benefit of it, and it would have been really, REALLY interesting.” (P2)</w:t>
      </w:r>
    </w:p>
    <w:p w14:paraId="46027B61" w14:textId="77777777" w:rsidR="001F52E3" w:rsidRDefault="001F52E3" w:rsidP="001F52E3">
      <w:pPr>
        <w:pStyle w:val="Quote"/>
      </w:pPr>
      <w:r>
        <w:t>“I would like to see, just on a weekly basis, exactly what I’m doing, (…)  what was productive and non-productive time.” (P6)</w:t>
      </w:r>
    </w:p>
    <w:p w14:paraId="2F02BC55" w14:textId="17CFF71C" w:rsidR="00BD649D" w:rsidRPr="00350067" w:rsidRDefault="001F52E3" w:rsidP="00E011E2">
      <w:pPr>
        <w:pStyle w:val="Paragraph"/>
        <w:ind w:firstLine="0"/>
      </w:pPr>
      <w:r>
        <w:t xml:space="preserve">However, </w:t>
      </w:r>
      <w:r w:rsidR="00BD649D">
        <w:t>participants</w:t>
      </w:r>
      <w:r w:rsidR="00BD649D" w:rsidRPr="00350067">
        <w:t xml:space="preserve"> who used ManicTime</w:t>
      </w:r>
      <w:r w:rsidR="00D04444">
        <w:t xml:space="preserve"> and</w:t>
      </w:r>
      <w:r w:rsidR="00EC4DBF">
        <w:t xml:space="preserve"> did have access to past behaviour,</w:t>
      </w:r>
      <w:r w:rsidR="00BD649D" w:rsidRPr="00350067">
        <w:t xml:space="preserve"> </w:t>
      </w:r>
      <w:r w:rsidR="00584601">
        <w:t xml:space="preserve">only </w:t>
      </w:r>
      <w:r w:rsidR="00012F45">
        <w:t>opened</w:t>
      </w:r>
      <w:r w:rsidR="00584601" w:rsidRPr="00350067">
        <w:t xml:space="preserve"> </w:t>
      </w:r>
      <w:r w:rsidR="00E914BC">
        <w:t>it</w:t>
      </w:r>
      <w:r w:rsidR="00584601" w:rsidRPr="00350067">
        <w:t xml:space="preserve"> </w:t>
      </w:r>
      <w:r w:rsidR="00CD2D45">
        <w:t xml:space="preserve">after being triggered by the notification </w:t>
      </w:r>
      <w:r w:rsidR="00584601" w:rsidRPr="00350067">
        <w:t>to se</w:t>
      </w:r>
      <w:r w:rsidR="00584601">
        <w:t>e what they had been doing at a specific</w:t>
      </w:r>
      <w:r w:rsidR="00584601" w:rsidRPr="00350067">
        <w:t xml:space="preserve"> </w:t>
      </w:r>
      <w:r w:rsidR="00584601">
        <w:t>moment</w:t>
      </w:r>
      <w:r w:rsidR="00A24929">
        <w:t>, and</w:t>
      </w:r>
      <w:r w:rsidR="00584601">
        <w:t xml:space="preserve"> </w:t>
      </w:r>
      <w:r w:rsidR="00A24929">
        <w:t>r</w:t>
      </w:r>
      <w:r w:rsidR="00BD649D" w:rsidRPr="00350067">
        <w:t>arely use</w:t>
      </w:r>
      <w:r w:rsidR="00AF26CA">
        <w:t>d</w:t>
      </w:r>
      <w:r w:rsidR="00584601">
        <w:t xml:space="preserve"> the application</w:t>
      </w:r>
      <w:r w:rsidR="00BD649D" w:rsidRPr="00350067">
        <w:t xml:space="preserve"> to </w:t>
      </w:r>
      <w:r w:rsidR="00E61974">
        <w:t>look at patterns of their overall activity or aggregated data</w:t>
      </w:r>
      <w:r w:rsidR="00BD649D" w:rsidRPr="00350067">
        <w:t xml:space="preserve">. </w:t>
      </w:r>
      <w:r w:rsidR="00BD649D">
        <w:t xml:space="preserve">They </w:t>
      </w:r>
      <w:r w:rsidR="00E61974">
        <w:t xml:space="preserve">briefly </w:t>
      </w:r>
      <w:r w:rsidR="001C6EA7">
        <w:t>looked at</w:t>
      </w:r>
      <w:r w:rsidR="00E61974">
        <w:t xml:space="preserve"> the</w:t>
      </w:r>
      <w:r w:rsidR="00A66EDA">
        <w:t xml:space="preserve"> rest of the</w:t>
      </w:r>
      <w:r w:rsidR="00E61974">
        <w:t xml:space="preserve"> data</w:t>
      </w:r>
      <w:r w:rsidR="00BD649D" w:rsidRPr="00D36878">
        <w:t xml:space="preserve"> out of curiosity</w:t>
      </w:r>
      <w:r w:rsidR="00BD649D">
        <w:t xml:space="preserve"> at the start of the study</w:t>
      </w:r>
      <w:r w:rsidR="00E81893">
        <w:t>, but t</w:t>
      </w:r>
      <w:r w:rsidR="00BD649D">
        <w:t>he extensiveness of the ManicTime data made it</w:t>
      </w:r>
      <w:r w:rsidR="00BD649D" w:rsidRPr="00350067">
        <w:t xml:space="preserve"> </w:t>
      </w:r>
      <w:r w:rsidR="00BD649D">
        <w:t>unclear</w:t>
      </w:r>
      <w:r w:rsidR="00BD649D" w:rsidRPr="00350067">
        <w:t xml:space="preserve"> </w:t>
      </w:r>
      <w:r w:rsidR="00BD649D">
        <w:t xml:space="preserve">to participants </w:t>
      </w:r>
      <w:r w:rsidR="00BD649D" w:rsidRPr="00350067">
        <w:t>what ac</w:t>
      </w:r>
      <w:r w:rsidR="00BD649D">
        <w:t>tion to take from the dat</w:t>
      </w:r>
      <w:r w:rsidR="00E81893">
        <w:t>a. I</w:t>
      </w:r>
      <w:r w:rsidR="00BD649D" w:rsidRPr="00350067">
        <w:t xml:space="preserve">t was </w:t>
      </w:r>
      <w:r w:rsidR="008802B6">
        <w:t xml:space="preserve">considered </w:t>
      </w:r>
      <w:r w:rsidR="00BD649D" w:rsidRPr="00350067">
        <w:t>too effortful and time-consuming to find this out themselves:</w:t>
      </w:r>
    </w:p>
    <w:p w14:paraId="16FFC3B3" w14:textId="77777777" w:rsidR="00BD649D" w:rsidRPr="00350067" w:rsidRDefault="00BD649D" w:rsidP="00E011E2">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6D03740E" w14:textId="77777777" w:rsidR="00BD649D" w:rsidRDefault="00BD649D" w:rsidP="00E011E2">
      <w:pPr>
        <w:pStyle w:val="Quote"/>
      </w:pPr>
      <w:r w:rsidRPr="00350067">
        <w:lastRenderedPageBreak/>
        <w:t>“I just can't see myself spending the time using something to help me spend time on things! [laughs]</w:t>
      </w:r>
      <w:r w:rsidRPr="008C7A22">
        <w:t xml:space="preserve"> </w:t>
      </w:r>
      <w:r>
        <w:t>I just have quite a lot of things to do, that I’d rather not spend more time organising that, I’d rather just get it done.” (P5)</w:t>
      </w:r>
    </w:p>
    <w:p w14:paraId="05D0443D" w14:textId="26862E52" w:rsidR="00131182" w:rsidRDefault="001F52E3" w:rsidP="00131182">
      <w:pPr>
        <w:pStyle w:val="Paragraph"/>
        <w:ind w:firstLine="0"/>
      </w:pPr>
      <w:r>
        <w:t>Potentially giving participants a log of a specific aspect of their behaviour, in this case the occurrence and duration of interruptions</w:t>
      </w:r>
      <w:r w:rsidR="00220B25">
        <w:t xml:space="preserve"> during a specific task</w:t>
      </w:r>
      <w:r>
        <w:t>, will be more valuable than all of their activity, as it can</w:t>
      </w:r>
      <w:r w:rsidR="00316680">
        <w:t xml:space="preserve"> save participants time </w:t>
      </w:r>
      <w:r w:rsidR="004B4807">
        <w:t>of</w:t>
      </w:r>
      <w:r w:rsidR="00316680">
        <w:t xml:space="preserve"> </w:t>
      </w:r>
      <w:r w:rsidR="004B4807">
        <w:t xml:space="preserve">filtering and </w:t>
      </w:r>
      <w:r w:rsidR="00316680">
        <w:t>interpreting the data, and</w:t>
      </w:r>
      <w:r>
        <w:t xml:space="preserve"> help </w:t>
      </w:r>
      <w:r w:rsidR="00316680">
        <w:t>them</w:t>
      </w:r>
      <w:r>
        <w:t xml:space="preserve"> look at the impact of changing a specific habit over time.</w:t>
      </w:r>
      <w:r w:rsidR="00131182" w:rsidRPr="00131182">
        <w:t xml:space="preserve"> </w:t>
      </w:r>
    </w:p>
    <w:p w14:paraId="78684EB1" w14:textId="77777777" w:rsidR="009A5B65" w:rsidRDefault="00AC6792" w:rsidP="009A5B65">
      <w:pPr>
        <w:pStyle w:val="Heading2"/>
      </w:pPr>
      <w:r>
        <w:t>Effectiveness</w:t>
      </w:r>
      <w:r w:rsidR="00847C1D">
        <w:t xml:space="preserve"> of time feedback to set </w:t>
      </w:r>
      <w:r w:rsidR="001363EE">
        <w:t>goals</w:t>
      </w:r>
    </w:p>
    <w:p w14:paraId="456B8C3E" w14:textId="4BB0500F" w:rsidR="009A5B65" w:rsidRDefault="009A5B65" w:rsidP="009A5B65">
      <w:pPr>
        <w:pStyle w:val="Paragraph"/>
        <w:ind w:firstLine="0"/>
      </w:pPr>
      <w:r>
        <w:t xml:space="preserve">A clear interest among participants was to not only see how much time they spent on interruptions during a task, but also how much time they spent on a task overall. Similar to how they used </w:t>
      </w:r>
      <w:r w:rsidR="007B43A2">
        <w:t xml:space="preserve">time information </w:t>
      </w:r>
      <w:r>
        <w:t xml:space="preserve">to reflect </w:t>
      </w:r>
      <w:r w:rsidR="007B43A2">
        <w:t>if</w:t>
      </w:r>
      <w:r>
        <w:t xml:space="preserve"> </w:t>
      </w:r>
      <w:r w:rsidR="007B43A2">
        <w:t xml:space="preserve">interruptions </w:t>
      </w:r>
      <w:r w:rsidR="00F07D7E">
        <w:t>were as long as they thought they were</w:t>
      </w:r>
      <w:r>
        <w:t xml:space="preserve">, they wanted to reflect </w:t>
      </w:r>
      <w:r w:rsidR="00853248">
        <w:t xml:space="preserve">if tasks took as long as </w:t>
      </w:r>
      <w:r w:rsidR="00F07D7E">
        <w:t>expected.</w:t>
      </w:r>
      <w:r>
        <w:t xml:space="preserve"> Furthermore, they would use </w:t>
      </w:r>
      <w:r w:rsidR="00D36566">
        <w:t>this</w:t>
      </w:r>
      <w:r>
        <w:t xml:space="preserve"> </w:t>
      </w:r>
      <w:r w:rsidR="001918D5">
        <w:t>information</w:t>
      </w:r>
      <w:r>
        <w:t xml:space="preserve"> to be more realistic when planning tasks over time: </w:t>
      </w:r>
    </w:p>
    <w:p w14:paraId="49EFFBDE" w14:textId="77777777" w:rsidR="009A5B65" w:rsidRDefault="009A5B65" w:rsidP="009A5B65">
      <w:pPr>
        <w:pStyle w:val="Quote"/>
      </w:pPr>
      <w:r w:rsidRPr="00350067">
        <w:t>“So down the line, I’d think it would be extremely useful to know how much time I’m actually spending. Because it would help me be more productive, or be more realistic in the amount of time I need for these things to happen.”</w:t>
      </w:r>
      <w:r>
        <w:t>(P3)</w:t>
      </w:r>
    </w:p>
    <w:p w14:paraId="169E4938" w14:textId="77777777" w:rsidR="009A5B65" w:rsidRDefault="009A5B65" w:rsidP="009A5B65">
      <w:pPr>
        <w:pStyle w:val="Quote"/>
      </w:pPr>
      <w:r w:rsidRPr="00350067">
        <w:t xml:space="preserve">“I'm quite keen to know how much time I'm spending and doing which task. </w:t>
      </w:r>
      <w:r>
        <w:t>[In addition to]</w:t>
      </w:r>
      <w:r w:rsidRPr="00350067">
        <w:t xml:space="preserve"> how much we're away from the task.” (P8)</w:t>
      </w:r>
      <w:r w:rsidRPr="008C7A22">
        <w:t xml:space="preserve"> </w:t>
      </w:r>
    </w:p>
    <w:p w14:paraId="468AC213" w14:textId="04A92CF7" w:rsidR="00BA4802" w:rsidRDefault="00BA4802" w:rsidP="00BA4802">
      <w:r>
        <w:t xml:space="preserve">Currently, participants planned tasks they wanted to complete on either a daily or weekly basis, and implicitly took the time each task would take into consideration. However, given the fragmented nature of their role and </w:t>
      </w:r>
      <w:r w:rsidR="009D4766">
        <w:t>the frequency of</w:t>
      </w:r>
      <w:r>
        <w:t xml:space="preserve"> interruptions, it was difficult to estimate how long they actually spent on these tasks: </w:t>
      </w:r>
    </w:p>
    <w:p w14:paraId="0F022D3C" w14:textId="3F2B8D4F" w:rsidR="003477BE" w:rsidRDefault="00BA4802" w:rsidP="003477BE">
      <w:pPr>
        <w:pStyle w:val="Quote"/>
      </w:pPr>
      <w:r>
        <w:t>“They’re very loose goals, (…) I think that might take me 3 hours, and I’d want to get that done in one day. But yeah, obviously, things quite often take longer than I think I will, because then when I’m doing them, I might get interrupted.” (P5)</w:t>
      </w:r>
    </w:p>
    <w:p w14:paraId="04D8E02D" w14:textId="3E131E5A" w:rsidR="003477BE" w:rsidRPr="003477BE" w:rsidRDefault="003477BE" w:rsidP="003477BE">
      <w:pPr>
        <w:pStyle w:val="Quote"/>
      </w:pPr>
      <w:r>
        <w:t>“</w:t>
      </w:r>
      <w:r w:rsidR="003D1FB8" w:rsidRPr="00F75461">
        <w:rPr>
          <w:lang w:val="en-US"/>
        </w:rPr>
        <w:t>I think time is quite important to monitor, sometimes it goes really fast, sometimes it doesn’t, but this thing is actually telling you exactly what has been happening</w:t>
      </w:r>
      <w:r w:rsidR="003D1FB8">
        <w:t xml:space="preserve">. (…) </w:t>
      </w:r>
      <w:r w:rsidR="002E02BB">
        <w:t xml:space="preserve">Now I have no, </w:t>
      </w:r>
      <w:r>
        <w:t>I have just a rough measure, which is how I feel, rather than a precise measurement.” (P3)</w:t>
      </w:r>
    </w:p>
    <w:p w14:paraId="0458DA37" w14:textId="408DB472" w:rsidR="00970ADD" w:rsidRDefault="009A5B65" w:rsidP="00B81E23">
      <w:pPr>
        <w:pStyle w:val="Paragraph"/>
        <w:ind w:firstLine="0"/>
      </w:pPr>
      <w:r>
        <w:t xml:space="preserve">The interest </w:t>
      </w:r>
      <w:r w:rsidR="00032980">
        <w:t>to see time on tasks</w:t>
      </w:r>
      <w:r>
        <w:t xml:space="preserve"> </w:t>
      </w:r>
      <w:r w:rsidR="006B7F35">
        <w:t xml:space="preserve">was related to </w:t>
      </w:r>
      <w:r w:rsidR="008A37BD">
        <w:t xml:space="preserve">the theme that </w:t>
      </w:r>
      <w:r>
        <w:t>participants</w:t>
      </w:r>
      <w:r w:rsidR="00DE1A44">
        <w:t xml:space="preserve"> </w:t>
      </w:r>
      <w:r w:rsidR="00D47C47">
        <w:t>wanted to complete as many tasks as possible</w:t>
      </w:r>
      <w:r w:rsidR="0085321A">
        <w:t xml:space="preserve"> within a certain time frame</w:t>
      </w:r>
      <w:r w:rsidR="00D47C47">
        <w:t xml:space="preserve">, and </w:t>
      </w:r>
      <w:r w:rsidR="008168F1">
        <w:t>were</w:t>
      </w:r>
      <w:r w:rsidR="003E1BD8">
        <w:t xml:space="preserve"> driven in their work b</w:t>
      </w:r>
      <w:r w:rsidR="0024009D">
        <w:t xml:space="preserve">y </w:t>
      </w:r>
      <w:r w:rsidR="009A4530">
        <w:t>tasks and deadlines. Completing tasks</w:t>
      </w:r>
      <w:r w:rsidR="00970ADD" w:rsidRPr="008C0270">
        <w:t xml:space="preserve"> made th</w:t>
      </w:r>
      <w:r w:rsidR="00970ADD">
        <w:t xml:space="preserve">em feel a sense of achievement, and this was also one of the reasons why they addressed </w:t>
      </w:r>
      <w:r w:rsidR="001904C8">
        <w:t>an interrupting task immediately, if they thought they could complete it quickly:</w:t>
      </w:r>
    </w:p>
    <w:p w14:paraId="5FB82195" w14:textId="77777777" w:rsidR="00970ADD" w:rsidRDefault="00970ADD" w:rsidP="00970ADD">
      <w:pPr>
        <w:pStyle w:val="Quote"/>
      </w:pPr>
      <w:r>
        <w:t>“I love that feeling! It is a great, wonderful feeling, psychologically, you think: that’s DONE!” (P2)</w:t>
      </w:r>
    </w:p>
    <w:p w14:paraId="35ED3469" w14:textId="47E2C995"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625C240E" w14:textId="61B8C5EA" w:rsidR="00F60BF4" w:rsidRDefault="00F60BF4" w:rsidP="00F60BF4">
      <w:pPr>
        <w:pStyle w:val="Quote"/>
      </w:pPr>
      <w:r>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05FB21D4" w14:textId="72B3B777" w:rsidR="00437D62" w:rsidRPr="00D36878" w:rsidRDefault="00437D62" w:rsidP="00E011E2">
      <w:pPr>
        <w:pStyle w:val="Paragraph"/>
      </w:pPr>
      <w:r w:rsidRPr="00D36878">
        <w:t xml:space="preserve">Two participants also wished to </w:t>
      </w:r>
      <w:r>
        <w:t xml:space="preserve">set </w:t>
      </w:r>
      <w:r w:rsidR="0085321A">
        <w:t xml:space="preserve">time limits on </w:t>
      </w:r>
      <w:r>
        <w:t>their interruptions</w:t>
      </w:r>
      <w:r w:rsidR="00A01361">
        <w:t xml:space="preserve">, and </w:t>
      </w:r>
      <w:r w:rsidR="000249AB">
        <w:t>wanted to</w:t>
      </w:r>
      <w:r>
        <w:t xml:space="preserve"> get</w:t>
      </w:r>
      <w:r w:rsidRPr="00D36878">
        <w:t xml:space="preserve"> reminders during the interruption to return to </w:t>
      </w:r>
      <w:r>
        <w:t>a</w:t>
      </w:r>
      <w:r w:rsidR="00DA1261">
        <w:t xml:space="preserve"> t</w:t>
      </w:r>
      <w:r w:rsidR="00A21FED">
        <w:t xml:space="preserve">ask. </w:t>
      </w:r>
      <w:r w:rsidR="0095106E">
        <w:t>As</w:t>
      </w:r>
      <w:r w:rsidR="00A21FED">
        <w:t xml:space="preserve"> some </w:t>
      </w:r>
      <w:r w:rsidR="00FC579E">
        <w:t>appli</w:t>
      </w:r>
      <w:r w:rsidR="00DA1261">
        <w:t>c</w:t>
      </w:r>
      <w:r w:rsidR="00FC579E">
        <w:t>a</w:t>
      </w:r>
      <w:r w:rsidR="00DA1261">
        <w:t xml:space="preserve">tions were used for </w:t>
      </w:r>
      <w:r w:rsidR="00B2114E">
        <w:t xml:space="preserve">both </w:t>
      </w:r>
      <w:r w:rsidR="007E4D18">
        <w:t>work and non-work activities,</w:t>
      </w:r>
      <w:r w:rsidR="002771B6">
        <w:t xml:space="preserve"> </w:t>
      </w:r>
      <w:r w:rsidR="00A21FED">
        <w:t>it would be difficult for a time application to automatically detect an appropriate time limit</w:t>
      </w:r>
      <w:r w:rsidR="00294D2B">
        <w:t>:</w:t>
      </w:r>
    </w:p>
    <w:p w14:paraId="0E4D689B" w14:textId="54423275" w:rsidR="00437D62" w:rsidRDefault="00437D62" w:rsidP="00E011E2">
      <w:pPr>
        <w:pStyle w:val="Quote"/>
      </w:pPr>
      <w:r w:rsidRPr="00D36878">
        <w:t>“Say you have to work on that specific document, and then you end up spending half an hour on Slack, chatting to your colleagues, it would be good if something's like: mate, work. Stop doing other things.</w:t>
      </w:r>
      <w:r w:rsidR="00294D2B">
        <w:t xml:space="preserve"> But it’s really hard to know what people are actually doing on these things.</w:t>
      </w:r>
      <w:r w:rsidRPr="00D36878">
        <w:t>” (P3)</w:t>
      </w:r>
    </w:p>
    <w:p w14:paraId="4AB2CAB0" w14:textId="01E9BD8B" w:rsidR="00437D62" w:rsidRDefault="00437D62" w:rsidP="00E011E2">
      <w:pPr>
        <w:pStyle w:val="Quote"/>
      </w:pPr>
      <w:r>
        <w:t>“</w:t>
      </w:r>
      <w:r w:rsidR="000249AB">
        <w:t xml:space="preserve">If you’re going on Word, and you’re typing a letter or you’re just making random notes. You’re still on Word, but the letter’s obviously more important than just making random notes. (…) </w:t>
      </w:r>
      <w:r>
        <w:t>Maybe the next stage would be that you set it up where you’re only allowed 30 minutes, and an alarm sound [will go off] to say your 30 minutes are up. So you know what you’re doing, and sort of regulating it, to fit in with what you want to achieve.” (P6)</w:t>
      </w:r>
    </w:p>
    <w:p w14:paraId="2259466F" w14:textId="77777777" w:rsidR="009E11C5" w:rsidRDefault="009E11C5" w:rsidP="009E11C5">
      <w:pPr>
        <w:pStyle w:val="Heading2"/>
      </w:pPr>
      <w:r>
        <w:t>Effectiveness of feedback: different w</w:t>
      </w:r>
      <w:r w:rsidRPr="00C90E31">
        <w:t>ork environment</w:t>
      </w:r>
      <w:r>
        <w:t>s</w:t>
      </w:r>
    </w:p>
    <w:p w14:paraId="2719B16F" w14:textId="1971EA72" w:rsidR="00E808C3" w:rsidRDefault="009E11C5" w:rsidP="00DA3939">
      <w:pPr>
        <w:pStyle w:val="Paragraph"/>
        <w:ind w:firstLine="0"/>
      </w:pPr>
      <w:r w:rsidRPr="0092775A">
        <w:t>Seven participants worked from home on occasion, and though</w:t>
      </w:r>
      <w:r>
        <w:t xml:space="preserve"> participants only used</w:t>
      </w:r>
      <w:r w:rsidRPr="0092775A">
        <w:t xml:space="preserve"> the extension </w:t>
      </w:r>
      <w:r>
        <w:t xml:space="preserve">in the </w:t>
      </w:r>
      <w:r w:rsidR="00B51613">
        <w:t>office</w:t>
      </w:r>
      <w:r w:rsidRPr="0092775A">
        <w:t xml:space="preserve">, their descriptions of </w:t>
      </w:r>
      <w:r>
        <w:t xml:space="preserve">their </w:t>
      </w:r>
      <w:r w:rsidRPr="0092775A">
        <w:t>office</w:t>
      </w:r>
      <w:r w:rsidR="00A27931">
        <w:t xml:space="preserve"> and home environments indicate</w:t>
      </w:r>
      <w:r w:rsidRPr="0092775A">
        <w:t xml:space="preserve"> that </w:t>
      </w:r>
      <w:r w:rsidR="00C225FA">
        <w:t xml:space="preserve">participants may in particular benefit </w:t>
      </w:r>
      <w:r w:rsidR="008F273E">
        <w:t xml:space="preserve">from time </w:t>
      </w:r>
      <w:r w:rsidR="00895EAE">
        <w:t>information</w:t>
      </w:r>
      <w:r w:rsidR="008F273E">
        <w:t xml:space="preserve"> during</w:t>
      </w:r>
      <w:r w:rsidRPr="0092775A">
        <w:t xml:space="preserve"> afternoon work in the office, when participants were more </w:t>
      </w:r>
      <w:r w:rsidR="00250132">
        <w:t>prone to</w:t>
      </w:r>
      <w:r w:rsidR="00E808C3">
        <w:t xml:space="preserve"> </w:t>
      </w:r>
      <w:r w:rsidR="00570957">
        <w:t>interrupt themselves</w:t>
      </w:r>
      <w:r w:rsidR="00250132">
        <w:t xml:space="preserve"> and get distracted</w:t>
      </w:r>
      <w:r w:rsidR="00570957">
        <w:t>.</w:t>
      </w:r>
      <w:r w:rsidR="00DA3939">
        <w:t xml:space="preserve"> </w:t>
      </w:r>
      <w:r w:rsidR="00F63206" w:rsidRPr="0092775A">
        <w:t xml:space="preserve">In general, the office was seen as </w:t>
      </w:r>
      <w:r w:rsidR="00F63206">
        <w:t>a more distracting environment</w:t>
      </w:r>
      <w:r w:rsidR="007249C1">
        <w:t xml:space="preserve"> and</w:t>
      </w:r>
      <w:r w:rsidR="009473C2">
        <w:t xml:space="preserve"> participants </w:t>
      </w:r>
      <w:r w:rsidR="007249C1">
        <w:t xml:space="preserve">saved up </w:t>
      </w:r>
      <w:r w:rsidR="009473C2">
        <w:t>tasks that required focused attention</w:t>
      </w:r>
      <w:r w:rsidR="00C26A28">
        <w:t xml:space="preserve"> to complete</w:t>
      </w:r>
      <w:r w:rsidR="009473C2">
        <w:t xml:space="preserve"> </w:t>
      </w:r>
      <w:r w:rsidR="00E808C3">
        <w:t>at home</w:t>
      </w:r>
      <w:r w:rsidR="00DD4470">
        <w:t xml:space="preserve">. </w:t>
      </w:r>
      <w:r w:rsidR="0089175F">
        <w:t xml:space="preserve">They </w:t>
      </w:r>
      <w:r w:rsidR="00E808C3">
        <w:t>received f</w:t>
      </w:r>
      <w:r w:rsidR="0089175F">
        <w:t xml:space="preserve">ewer </w:t>
      </w:r>
      <w:r w:rsidR="001002B5">
        <w:t>external i</w:t>
      </w:r>
      <w:r w:rsidR="001E31E2">
        <w:t>nterruptions:</w:t>
      </w:r>
    </w:p>
    <w:p w14:paraId="6F1B33B8" w14:textId="7B4B5A6A" w:rsidR="00B4548C" w:rsidRDefault="00E808C3" w:rsidP="000A2174">
      <w:pPr>
        <w:pStyle w:val="Quote"/>
      </w:pPr>
      <w:r>
        <w:t xml:space="preserve">“You’re working from home for a specific purpose, and therefore you don’t really want to be disturbed. Unless it’s absolutely urgent.” (P2) </w:t>
      </w:r>
    </w:p>
    <w:p w14:paraId="2DFDC2C9" w14:textId="094DF6A6" w:rsidR="008E370D" w:rsidRDefault="00B4548C" w:rsidP="006A5461">
      <w:pPr>
        <w:pStyle w:val="Quote"/>
      </w:pPr>
      <w:r>
        <w:t>“</w:t>
      </w:r>
      <w:r w:rsidR="008E370D">
        <w:t>I get fewer emails, definitely. (…) If I’m not there, 7 out of 10 enquiries, they deal with themselves.” (P9)</w:t>
      </w:r>
    </w:p>
    <w:p w14:paraId="75AD7257" w14:textId="1C253AB6" w:rsidR="006A5461" w:rsidRDefault="001E31E2" w:rsidP="006A5461">
      <w:pPr>
        <w:pStyle w:val="Paragraph"/>
        <w:ind w:firstLine="0"/>
      </w:pPr>
      <w:r>
        <w:t xml:space="preserve">At home, </w:t>
      </w:r>
      <w:r w:rsidR="002B58CE">
        <w:t>participants</w:t>
      </w:r>
      <w:r>
        <w:t xml:space="preserve"> also reacted to interruptions differently:</w:t>
      </w:r>
    </w:p>
    <w:p w14:paraId="0EFC0737" w14:textId="5E94E159" w:rsidR="006A5461" w:rsidRPr="006A5461" w:rsidRDefault="006A5461" w:rsidP="00F44E62">
      <w:pPr>
        <w:pStyle w:val="Quote"/>
      </w:pPr>
      <w:r>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39367B89" w14:textId="693B780E" w:rsidR="00B4548C" w:rsidRDefault="00843242" w:rsidP="004167A8">
      <w:pPr>
        <w:pStyle w:val="Paragraph"/>
      </w:pPr>
      <w:r>
        <w:t>The office environment not only exposed participants to</w:t>
      </w:r>
      <w:r w:rsidR="004167A8">
        <w:t xml:space="preserve"> more external interruptions, but </w:t>
      </w:r>
      <w:r w:rsidR="00C568A5">
        <w:t xml:space="preserve">all seven </w:t>
      </w:r>
      <w:r w:rsidR="00155B3E">
        <w:t xml:space="preserve">participants </w:t>
      </w:r>
      <w:r w:rsidR="00184126">
        <w:t>reported</w:t>
      </w:r>
      <w:r w:rsidR="00155B3E">
        <w:t xml:space="preserve"> </w:t>
      </w:r>
      <w:r w:rsidR="004167A8">
        <w:t>there</w:t>
      </w:r>
      <w:r w:rsidR="00A75788">
        <w:t xml:space="preserve"> were also</w:t>
      </w:r>
      <w:r w:rsidR="004167A8">
        <w:t xml:space="preserve"> more sources to get distracted. For example, </w:t>
      </w:r>
      <w:r w:rsidR="004E386C">
        <w:t>most participants</w:t>
      </w:r>
      <w:r w:rsidR="009473C2">
        <w:t xml:space="preserve"> </w:t>
      </w:r>
      <w:r w:rsidR="00FA48FD">
        <w:t xml:space="preserve">had multiple </w:t>
      </w:r>
      <w:r w:rsidR="00786D8E">
        <w:t xml:space="preserve">computer </w:t>
      </w:r>
      <w:r w:rsidR="00747A79">
        <w:t>screens and</w:t>
      </w:r>
      <w:r w:rsidR="00FA48FD">
        <w:t xml:space="preserve"> </w:t>
      </w:r>
      <w:r w:rsidR="009473C2">
        <w:t xml:space="preserve">kept </w:t>
      </w:r>
      <w:r w:rsidR="00880CFA">
        <w:t>the majority of</w:t>
      </w:r>
      <w:r w:rsidR="00786D8E">
        <w:t xml:space="preserve"> documents, browse windows and applications </w:t>
      </w:r>
      <w:r w:rsidR="009473C2">
        <w:t>open</w:t>
      </w:r>
      <w:r w:rsidR="00994521">
        <w:t xml:space="preserve"> on their work </w:t>
      </w:r>
      <w:r w:rsidR="00994521">
        <w:lastRenderedPageBreak/>
        <w:t>computer</w:t>
      </w:r>
      <w:r w:rsidR="009473C2">
        <w:t xml:space="preserve">, </w:t>
      </w:r>
      <w:r w:rsidR="0021668D">
        <w:t>even af</w:t>
      </w:r>
      <w:r w:rsidR="009B365D">
        <w:t>ter they</w:t>
      </w:r>
      <w:r w:rsidR="001366EA">
        <w:t xml:space="preserve"> had finished with them. </w:t>
      </w:r>
      <w:r w:rsidR="007536C9">
        <w:t>These windows</w:t>
      </w:r>
      <w:r w:rsidR="009473C2">
        <w:t xml:space="preserve"> w</w:t>
      </w:r>
      <w:r w:rsidR="007536C9">
        <w:t>ere</w:t>
      </w:r>
      <w:r w:rsidR="009473C2">
        <w:t xml:space="preserve"> a further source of distraction if </w:t>
      </w:r>
      <w:r w:rsidR="00B024D2">
        <w:t>participants</w:t>
      </w:r>
      <w:r w:rsidR="009473C2">
        <w:t xml:space="preserve"> were trying t</w:t>
      </w:r>
      <w:r w:rsidR="009B365D">
        <w:t>o find task-related information in one of the windows:</w:t>
      </w:r>
    </w:p>
    <w:p w14:paraId="632B0F12" w14:textId="65BCC248" w:rsidR="006A5461" w:rsidRDefault="00B4548C" w:rsidP="006A5461">
      <w:pPr>
        <w:pStyle w:val="Quote"/>
      </w:pPr>
      <w:r>
        <w:t>“It’s like 15 tabs, and I need to go somewhere. And I end up clicking all o</w:t>
      </w:r>
      <w:r w:rsidR="004167A8">
        <w:t>f</w:t>
      </w:r>
      <w:r>
        <w:t xml:space="preserve"> them. And if there is one that is personal stuff, I end up reading it. And then five minutes after, I’m like: what was I doing? (…) So it’s distracting in the way that it makes me n</w:t>
      </w:r>
      <w:r w:rsidR="007C2F71">
        <w:t xml:space="preserve">ot solely focused on one thing.” </w:t>
      </w:r>
      <w:r>
        <w:t>(P3)</w:t>
      </w:r>
    </w:p>
    <w:p w14:paraId="15762CAF" w14:textId="33299E10" w:rsidR="006149D6" w:rsidRPr="006149D6" w:rsidRDefault="002D7A5D" w:rsidP="006149D6">
      <w:r>
        <w:t xml:space="preserve">In contrast, at home participants worked with one screen and had their main task window maximised. </w:t>
      </w:r>
      <w:r w:rsidR="006149D6">
        <w:t xml:space="preserve">Another participant reported she </w:t>
      </w:r>
      <w:r w:rsidR="009D522C">
        <w:t xml:space="preserve">was </w:t>
      </w:r>
      <w:r w:rsidR="00F153A5">
        <w:t xml:space="preserve">also </w:t>
      </w:r>
      <w:r w:rsidR="009D522C">
        <w:t xml:space="preserve">less prone to react to </w:t>
      </w:r>
      <w:r w:rsidR="004E3931">
        <w:t xml:space="preserve">other </w:t>
      </w:r>
      <w:r w:rsidR="009D522C">
        <w:t>self-interruptions</w:t>
      </w:r>
      <w:r w:rsidR="00AC4D13">
        <w:t xml:space="preserve"> at home</w:t>
      </w:r>
      <w:r w:rsidR="009D522C">
        <w:t>:</w:t>
      </w:r>
    </w:p>
    <w:p w14:paraId="47AAD384" w14:textId="1A39092C" w:rsidR="009473C2" w:rsidRDefault="006A5461" w:rsidP="00606390">
      <w:pPr>
        <w:pStyle w:val="Quote"/>
      </w:pPr>
      <w:r>
        <w:t>“When I’m at home, I generally don’t look at my phone for some weird reason. (…) When I’m in the office I find that I’m easily distracted, and I don’t get things done.” (P9)</w:t>
      </w:r>
    </w:p>
    <w:p w14:paraId="33EA7485" w14:textId="31E2C416" w:rsidR="009E11C5" w:rsidRDefault="003B63B1" w:rsidP="009E11C5">
      <w:r>
        <w:t>Thou</w:t>
      </w:r>
      <w:r w:rsidR="00946BDA">
        <w:t>gh</w:t>
      </w:r>
      <w:r w:rsidR="009E11C5">
        <w:t xml:space="preserve"> all participants felt </w:t>
      </w:r>
      <w:r w:rsidR="00F51DE0">
        <w:t xml:space="preserve">that </w:t>
      </w:r>
      <w:r w:rsidR="00D55F9C">
        <w:t xml:space="preserve">the office environment </w:t>
      </w:r>
      <w:r w:rsidR="00AF3C0B">
        <w:t>introduced</w:t>
      </w:r>
      <w:r w:rsidR="009E11C5">
        <w:t xml:space="preserve"> </w:t>
      </w:r>
      <w:r w:rsidR="00D55F9C">
        <w:t>more</w:t>
      </w:r>
      <w:r w:rsidR="009E11C5">
        <w:t xml:space="preserve"> </w:t>
      </w:r>
      <w:r w:rsidR="00664746">
        <w:t>distractions</w:t>
      </w:r>
      <w:r w:rsidR="00E808C3">
        <w:t xml:space="preserve"> </w:t>
      </w:r>
      <w:r w:rsidR="00715AE5">
        <w:t>during work-relat</w:t>
      </w:r>
      <w:r w:rsidR="006E5951">
        <w:t>ed interruptions</w:t>
      </w:r>
      <w:r w:rsidR="009E11C5">
        <w:t xml:space="preserve">, two participants </w:t>
      </w:r>
      <w:r w:rsidR="006E5951">
        <w:t>expressed</w:t>
      </w:r>
      <w:r w:rsidR="009E11C5">
        <w:t xml:space="preserve"> </w:t>
      </w:r>
      <w:r w:rsidR="00D55F9C">
        <w:t>that there were still other</w:t>
      </w:r>
      <w:r w:rsidR="006E63DC">
        <w:t>, personal,</w:t>
      </w:r>
      <w:r w:rsidR="00D55F9C">
        <w:t xml:space="preserve"> interruptions at home:</w:t>
      </w:r>
    </w:p>
    <w:p w14:paraId="36DB14F1" w14:textId="73AB763A" w:rsidR="009E11C5" w:rsidRDefault="00BC0C28" w:rsidP="009E11C5">
      <w:pPr>
        <w:pStyle w:val="Quote"/>
      </w:pPr>
      <w:r>
        <w:t xml:space="preserve"> </w:t>
      </w:r>
      <w:r w:rsidR="009E11C5">
        <w:t>“There are fewer, but there are still interruptions, but they are of a different kind. I guess in a way some of them are kind of internal interruptions.” (P5)</w:t>
      </w:r>
    </w:p>
    <w:p w14:paraId="13E39319" w14:textId="65008616" w:rsidR="00BC0C28" w:rsidRPr="00BC0C28" w:rsidRDefault="00BC0C28" w:rsidP="00BC0C28">
      <w:pPr>
        <w:pStyle w:val="Quote"/>
      </w:pPr>
      <w:r>
        <w:t>“Coming to my office makes sense, if you want to work. Staying at home makes sense if you want to chill.” (P3)</w:t>
      </w:r>
    </w:p>
    <w:p w14:paraId="47A92CE4" w14:textId="29927191" w:rsidR="00AA2684" w:rsidRPr="0007712B" w:rsidRDefault="00AA2684" w:rsidP="00AA2684">
      <w:pPr>
        <w:pStyle w:val="Heading1"/>
      </w:pPr>
      <w:r>
        <w:t>General Discussion</w:t>
      </w:r>
    </w:p>
    <w:p w14:paraId="0A720842" w14:textId="5E9A42E7" w:rsidR="001F585A" w:rsidRDefault="001F585A" w:rsidP="00B77588">
      <w:pPr>
        <w:pStyle w:val="Paragraph"/>
      </w:pPr>
      <w:r w:rsidRPr="001F585A">
        <w:t>The a</w:t>
      </w:r>
      <w:r w:rsidR="002A6548">
        <w:t xml:space="preserve">im of this </w:t>
      </w:r>
      <w:r w:rsidR="00A85B4A">
        <w:t>paper</w:t>
      </w:r>
      <w:r w:rsidRPr="001F585A">
        <w:t xml:space="preserve"> was to investigate whether showing people how long they go away from a task can reduce the number and duration of interruptions and improve task performance.</w:t>
      </w:r>
      <w:r w:rsidR="00B77588">
        <w:t xml:space="preserve"> </w:t>
      </w:r>
      <w:r w:rsidR="00F347BF">
        <w:t xml:space="preserve">Our results suggest that time feedback during </w:t>
      </w:r>
      <w:r w:rsidR="00220BF2">
        <w:t>the</w:t>
      </w:r>
      <w:r w:rsidR="00F347BF">
        <w:t xml:space="preserve"> task </w:t>
      </w:r>
      <w:r w:rsidRPr="001F585A">
        <w:t>can help people</w:t>
      </w:r>
      <w:r w:rsidR="004F3EC6">
        <w:t xml:space="preserve"> adapt their interruption behaviour in the moment and</w:t>
      </w:r>
      <w:r w:rsidRPr="001F585A">
        <w:t xml:space="preserve"> become more focused on </w:t>
      </w:r>
      <w:r w:rsidR="00220BF2">
        <w:t xml:space="preserve">completing </w:t>
      </w:r>
      <w:r w:rsidRPr="001F585A">
        <w:t xml:space="preserve">a task. Study 1 showed that it reduced the duration of </w:t>
      </w:r>
      <w:r w:rsidR="0054297F" w:rsidRPr="001F585A">
        <w:t>interruptions and</w:t>
      </w:r>
      <w:r w:rsidRPr="001F585A">
        <w:t xml:space="preserve"> made people more accurate and faster in completing a data entry </w:t>
      </w:r>
      <w:r w:rsidR="00054A32">
        <w:t>task</w:t>
      </w:r>
      <w:r w:rsidRPr="001F585A">
        <w:t xml:space="preserve">. Study 2 showed that it made people reflect on what they were doing during an interruption, and as a result they tried to cut out time of </w:t>
      </w:r>
      <w:r w:rsidR="0054297F" w:rsidRPr="001F585A">
        <w:t>interruptions and</w:t>
      </w:r>
      <w:r w:rsidRPr="001F585A">
        <w:t xml:space="preserve"> reduce the number of unnecessary interruptions.</w:t>
      </w:r>
    </w:p>
    <w:p w14:paraId="424385DA" w14:textId="6E3B9CDE" w:rsidR="00AD6FBC" w:rsidRDefault="005156A7" w:rsidP="005156A7">
      <w:pPr>
        <w:pStyle w:val="Paragraph"/>
      </w:pPr>
      <w:r w:rsidRPr="001F585A">
        <w:t xml:space="preserve">Previous work has highlighted several problems with </w:t>
      </w:r>
      <w:r>
        <w:t>existing</w:t>
      </w:r>
      <w:r w:rsidRPr="001F585A">
        <w:t xml:space="preserve"> </w:t>
      </w:r>
      <w:r w:rsidR="006D6903">
        <w:t xml:space="preserve">commercial </w:t>
      </w:r>
      <w:r>
        <w:t xml:space="preserve">time tracking and management </w:t>
      </w:r>
      <w:r w:rsidRPr="001F585A">
        <w:t>applications</w:t>
      </w:r>
      <w:r w:rsidR="00F95663">
        <w:t>: these</w:t>
      </w:r>
      <w:r w:rsidRPr="001F585A">
        <w:t xml:space="preserve"> often a</w:t>
      </w:r>
      <w:r>
        <w:t>re time-consuming to setup</w:t>
      </w:r>
      <w:r w:rsidR="000151BC">
        <w:t xml:space="preserve">, they can </w:t>
      </w:r>
      <w:r w:rsidR="003D6074">
        <w:t>restrict</w:t>
      </w:r>
      <w:r w:rsidR="002A6DA5">
        <w:t xml:space="preserve"> user activities too much</w:t>
      </w:r>
      <w:r w:rsidR="001645B0">
        <w:t>,</w:t>
      </w:r>
      <w:r w:rsidR="000151BC">
        <w:t xml:space="preserve"> </w:t>
      </w:r>
      <w:r>
        <w:t>and it is not immediately clear to users</w:t>
      </w:r>
      <w:r w:rsidRPr="001F585A">
        <w:t xml:space="preserve"> what a</w:t>
      </w:r>
      <w:r>
        <w:t xml:space="preserve">ction to take based on the </w:t>
      </w:r>
      <w:r w:rsidR="00A85076">
        <w:t>data</w:t>
      </w:r>
      <w:r w:rsidR="00C976DC">
        <w:t xml:space="preserve"> </w:t>
      </w:r>
      <w:r>
        <w:fldChar w:fldCharType="begin" w:fldLock="1"/>
      </w:r>
      <w:r w:rsidR="003156C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fldChar w:fldCharType="separate"/>
      </w:r>
      <w:r w:rsidR="003156C2" w:rsidRPr="003156C2">
        <w:rPr>
          <w:noProof/>
        </w:rPr>
        <w:t>(Collins et al., 2014; Whittaker et al., 2016)</w:t>
      </w:r>
      <w:r>
        <w:fldChar w:fldCharType="end"/>
      </w:r>
      <w:r w:rsidRPr="001F585A">
        <w:t xml:space="preserve">. Our findings </w:t>
      </w:r>
      <w:r w:rsidR="008A7845">
        <w:t xml:space="preserve">partly </w:t>
      </w:r>
      <w:r w:rsidR="000151BC">
        <w:t>corroborate</w:t>
      </w:r>
      <w:r w:rsidRPr="001F585A">
        <w:t xml:space="preserve"> these </w:t>
      </w:r>
      <w:r>
        <w:t>issues</w:t>
      </w:r>
      <w:r w:rsidR="008A7845">
        <w:t>,</w:t>
      </w:r>
      <w:r>
        <w:t xml:space="preserve"> </w:t>
      </w:r>
      <w:r w:rsidRPr="001F585A">
        <w:t xml:space="preserve">and </w:t>
      </w:r>
      <w:r w:rsidR="00B44003">
        <w:t>demonstrate</w:t>
      </w:r>
      <w:r w:rsidRPr="001F585A">
        <w:t xml:space="preserve"> several pointers to </w:t>
      </w:r>
      <w:r w:rsidR="00B60D33">
        <w:t xml:space="preserve">inform the design </w:t>
      </w:r>
      <w:r w:rsidR="006803A7">
        <w:t>of time applications.</w:t>
      </w:r>
      <w:r w:rsidRPr="001F585A">
        <w:t xml:space="preserve"> </w:t>
      </w:r>
    </w:p>
    <w:p w14:paraId="7AB81310" w14:textId="2EFB1D7E" w:rsidR="007466B8" w:rsidRDefault="00DE1CB4" w:rsidP="005156A7">
      <w:pPr>
        <w:pStyle w:val="Paragraph"/>
      </w:pPr>
      <w:r>
        <w:t>First, when providing users with a</w:t>
      </w:r>
      <w:r w:rsidR="005156A7">
        <w:t xml:space="preserve"> log of their computer activities, </w:t>
      </w:r>
      <w:r>
        <w:t xml:space="preserve">they </w:t>
      </w:r>
      <w:r w:rsidR="005156A7">
        <w:t xml:space="preserve">need to have a specific </w:t>
      </w:r>
      <w:r w:rsidR="002E2357">
        <w:t>starting</w:t>
      </w:r>
      <w:r w:rsidR="005156A7">
        <w:t xml:space="preserve"> point of what it is they want to find out for them to be able to use it and act on it. </w:t>
      </w:r>
      <w:r w:rsidR="00DB50F6">
        <w:t xml:space="preserve">Participants in Study 2 were not interested in their overall computer activity, but were mostly interested in the time they spent on, or away from, a specific task. </w:t>
      </w:r>
      <w:r w:rsidR="005156A7">
        <w:t xml:space="preserve">By </w:t>
      </w:r>
      <w:r>
        <w:t>presenting</w:t>
      </w:r>
      <w:r w:rsidR="005156A7">
        <w:t xml:space="preserve"> a simple and </w:t>
      </w:r>
      <w:r w:rsidR="00215013">
        <w:t>precise</w:t>
      </w:r>
      <w:r w:rsidR="005156A7">
        <w:t xml:space="preserve"> </w:t>
      </w:r>
      <w:r w:rsidR="00FC26D6">
        <w:t xml:space="preserve">measure, in </w:t>
      </w:r>
      <w:r w:rsidR="001D07DE">
        <w:t>our</w:t>
      </w:r>
      <w:r w:rsidR="00FC26D6">
        <w:t xml:space="preserve"> case the length of an interruption</w:t>
      </w:r>
      <w:r w:rsidR="005156A7">
        <w:t xml:space="preserve">, participants </w:t>
      </w:r>
      <w:r w:rsidR="00C365FF">
        <w:t>were provided with</w:t>
      </w:r>
      <w:r w:rsidR="0012342D">
        <w:t xml:space="preserve"> a specific </w:t>
      </w:r>
      <w:r w:rsidR="000E4228">
        <w:t>target</w:t>
      </w:r>
      <w:r w:rsidR="0012342D">
        <w:t xml:space="preserve"> of what </w:t>
      </w:r>
      <w:r w:rsidR="00753AD2">
        <w:t>to reflect on and change,</w:t>
      </w:r>
      <w:r w:rsidR="005156A7">
        <w:t xml:space="preserve"> </w:t>
      </w:r>
      <w:r w:rsidR="000E1DA6">
        <w:t>and did not need to go through</w:t>
      </w:r>
      <w:r w:rsidR="005156A7">
        <w:t xml:space="preserve"> the effort of having to interpret information</w:t>
      </w:r>
      <w:r w:rsidR="00AC2E3C">
        <w:t xml:space="preserve"> of all their </w:t>
      </w:r>
      <w:r w:rsidR="00B21038">
        <w:t>activity</w:t>
      </w:r>
      <w:r w:rsidR="005156A7">
        <w:t xml:space="preserve">. As some participants </w:t>
      </w:r>
      <w:r w:rsidR="001A7689">
        <w:t xml:space="preserve">in Study 2 </w:t>
      </w:r>
      <w:r w:rsidR="001C2F4D">
        <w:t>did want to</w:t>
      </w:r>
      <w:r w:rsidR="005156A7">
        <w:t xml:space="preserve"> have access to </w:t>
      </w:r>
      <w:r w:rsidR="00347264">
        <w:t>more detailed</w:t>
      </w:r>
      <w:r w:rsidR="005156A7">
        <w:t xml:space="preserve"> information</w:t>
      </w:r>
      <w:r w:rsidR="004D6FB8">
        <w:t xml:space="preserve"> about </w:t>
      </w:r>
      <w:r w:rsidR="00215013">
        <w:t xml:space="preserve">their activity during </w:t>
      </w:r>
      <w:r w:rsidR="004D6FB8">
        <w:t>a specific interruption</w:t>
      </w:r>
      <w:r w:rsidR="005156A7">
        <w:t xml:space="preserve">, </w:t>
      </w:r>
      <w:r w:rsidR="00347264">
        <w:t>a simple presentation in the moment can be complemented by a more complete log running in the background.</w:t>
      </w:r>
      <w:r w:rsidR="005156A7">
        <w:t xml:space="preserve"> </w:t>
      </w:r>
      <w:r w:rsidR="001F2F00">
        <w:t xml:space="preserve">It </w:t>
      </w:r>
      <w:r w:rsidR="007466B8">
        <w:t>would</w:t>
      </w:r>
      <w:r w:rsidR="00DC0FE4">
        <w:t xml:space="preserve"> also</w:t>
      </w:r>
      <w:r w:rsidR="007466B8">
        <w:t xml:space="preserve"> be interesting to give users control </w:t>
      </w:r>
      <w:r w:rsidR="00486E56">
        <w:t>over</w:t>
      </w:r>
      <w:r w:rsidR="00125035">
        <w:t xml:space="preserve"> what </w:t>
      </w:r>
      <w:r w:rsidR="00B03F97">
        <w:t>information they are interested in</w:t>
      </w:r>
      <w:r w:rsidR="00125035">
        <w:t xml:space="preserve"> to see in the notification. For example, most participants were not only interested in the length of interruptions during a task, but also on the length of their task overall. </w:t>
      </w:r>
    </w:p>
    <w:p w14:paraId="28F9F415" w14:textId="475F89C3" w:rsidR="009D4642" w:rsidRDefault="005156A7" w:rsidP="005156A7">
      <w:pPr>
        <w:pStyle w:val="Paragraph"/>
      </w:pPr>
      <w:r>
        <w:t xml:space="preserve">Second, by showing information during the task, </w:t>
      </w:r>
      <w:r w:rsidRPr="001F585A">
        <w:t xml:space="preserve">participants </w:t>
      </w:r>
      <w:r>
        <w:t xml:space="preserve">can change their behaviour in the moment and </w:t>
      </w:r>
      <w:r w:rsidR="009A4DDE">
        <w:t>do not have to remind themselves</w:t>
      </w:r>
      <w:r w:rsidR="007C1BCB">
        <w:t xml:space="preserve"> to look </w:t>
      </w:r>
      <w:r w:rsidR="00FA4591">
        <w:t>at information later.</w:t>
      </w:r>
      <w:r>
        <w:t xml:space="preserve"> </w:t>
      </w:r>
      <w:r w:rsidR="00FA4591">
        <w:t>P</w:t>
      </w:r>
      <w:r w:rsidRPr="001F585A">
        <w:t xml:space="preserve">articipants </w:t>
      </w:r>
      <w:r w:rsidR="001C031D">
        <w:t xml:space="preserve">in Study 2 </w:t>
      </w:r>
      <w:r w:rsidRPr="001F585A">
        <w:t xml:space="preserve">were prompted by the notification to </w:t>
      </w:r>
      <w:r w:rsidR="0047209F">
        <w:t>reflect on</w:t>
      </w:r>
      <w:r w:rsidRPr="001F585A">
        <w:t xml:space="preserve"> what they wer</w:t>
      </w:r>
      <w:r w:rsidR="00FA4591">
        <w:t xml:space="preserve">e doing during an interruption, but often forgot </w:t>
      </w:r>
      <w:r w:rsidR="0084121D">
        <w:t xml:space="preserve">to </w:t>
      </w:r>
      <w:r w:rsidR="0047209F">
        <w:t>look back</w:t>
      </w:r>
      <w:r w:rsidR="0084121D">
        <w:t xml:space="preserve"> at their computer activities</w:t>
      </w:r>
      <w:r w:rsidR="00FA4591">
        <w:t xml:space="preserve"> otherwise. </w:t>
      </w:r>
      <w:r w:rsidR="00B6416F">
        <w:t>Participants in Study 1 wer</w:t>
      </w:r>
      <w:r w:rsidR="00F4483B">
        <w:t xml:space="preserve">e able to act on the explicit information they were given </w:t>
      </w:r>
      <w:r w:rsidR="00E73F8C">
        <w:t xml:space="preserve">in the short </w:t>
      </w:r>
      <w:r w:rsidR="00AD7D74">
        <w:t>time space</w:t>
      </w:r>
      <w:r w:rsidR="00E73F8C">
        <w:t xml:space="preserve"> of an experiment, which had a positive effect on their task performance.</w:t>
      </w:r>
    </w:p>
    <w:p w14:paraId="75AD0233" w14:textId="3CA5DF14" w:rsidR="00FA38C7" w:rsidRDefault="00FA38C7" w:rsidP="002D7039">
      <w:pPr>
        <w:pStyle w:val="Paragraph"/>
      </w:pPr>
      <w:r>
        <w:t>A</w:t>
      </w:r>
      <w:r w:rsidRPr="001F585A">
        <w:t xml:space="preserve">nother promising </w:t>
      </w:r>
      <w:r>
        <w:t>area</w:t>
      </w:r>
      <w:r w:rsidRPr="001F585A">
        <w:t xml:space="preserve"> </w:t>
      </w:r>
      <w:r>
        <w:t xml:space="preserve">to investigate </w:t>
      </w:r>
      <w:r w:rsidRPr="001F585A">
        <w:t>would be to record the interruptions and give participants insight in how their changes have an effect over time.</w:t>
      </w:r>
      <w:r>
        <w:t xml:space="preserve"> Although it was clear to participants in Study 2 what action they had to take based on the data presented by the extension, some felt they did not have sufficient information as to whether these changes had any effect over time.</w:t>
      </w:r>
    </w:p>
    <w:p w14:paraId="3836A941" w14:textId="4D4453E0" w:rsidR="00B440CC" w:rsidRDefault="0076726A" w:rsidP="00D64E57">
      <w:pPr>
        <w:pStyle w:val="Paragraph"/>
      </w:pPr>
      <w:r>
        <w:t xml:space="preserve">While </w:t>
      </w:r>
      <w:r w:rsidR="00AF7505">
        <w:t>the</w:t>
      </w:r>
      <w:r>
        <w:t xml:space="preserve"> results are promising, </w:t>
      </w:r>
      <w:r w:rsidR="0067143E">
        <w:t xml:space="preserve">our research </w:t>
      </w:r>
      <w:r>
        <w:t>also has a number of limitations</w:t>
      </w:r>
      <w:r w:rsidR="00A9406A">
        <w:t xml:space="preserve"> which </w:t>
      </w:r>
      <w:r w:rsidR="00582529">
        <w:t>would be worthwhile to</w:t>
      </w:r>
      <w:r w:rsidR="00A9406A">
        <w:t xml:space="preserve"> </w:t>
      </w:r>
      <w:r w:rsidR="00582529">
        <w:t>address</w:t>
      </w:r>
      <w:r w:rsidR="00A9406A">
        <w:t xml:space="preserve"> in future work</w:t>
      </w:r>
      <w:r>
        <w:t xml:space="preserve">. </w:t>
      </w:r>
      <w:r w:rsidR="001F585A" w:rsidRPr="001F585A">
        <w:t>Our study only f</w:t>
      </w:r>
      <w:r w:rsidR="00B10B48">
        <w:t>ocused on digital interruptions, but as</w:t>
      </w:r>
      <w:r w:rsidR="001F585A" w:rsidRPr="001F585A">
        <w:t xml:space="preserve"> </w:t>
      </w:r>
      <w:r w:rsidR="006A0D40">
        <w:t xml:space="preserve">was </w:t>
      </w:r>
      <w:r w:rsidR="001F585A" w:rsidRPr="001F585A">
        <w:t>appare</w:t>
      </w:r>
      <w:r w:rsidR="00324B2C">
        <w:t>nt in Study 2, people also deal</w:t>
      </w:r>
      <w:r w:rsidR="001F585A" w:rsidRPr="001F585A">
        <w:t xml:space="preserve"> with interruptions and distractions beyond the computer. Future work </w:t>
      </w:r>
      <w:r w:rsidR="0004148F">
        <w:t>could</w:t>
      </w:r>
      <w:r w:rsidR="001F585A" w:rsidRPr="001F585A">
        <w:t xml:space="preserve"> look at </w:t>
      </w:r>
      <w:r w:rsidR="0004148F">
        <w:t xml:space="preserve">also </w:t>
      </w:r>
      <w:r w:rsidR="001F585A" w:rsidRPr="001F585A">
        <w:t>collecting and showing data from these interruptions. For example, ManicTime use</w:t>
      </w:r>
      <w:r w:rsidR="00B649B3">
        <w:t>s</w:t>
      </w:r>
      <w:r w:rsidR="001F585A" w:rsidRPr="001F585A">
        <w:t xml:space="preserve"> PC inactivity to indicate when pa</w:t>
      </w:r>
      <w:r w:rsidR="004849C0">
        <w:t>rticipants were away</w:t>
      </w:r>
      <w:r w:rsidR="001F585A" w:rsidRPr="001F585A">
        <w:t xml:space="preserve">. </w:t>
      </w:r>
      <w:r w:rsidR="00376EFB">
        <w:t>Other</w:t>
      </w:r>
      <w:r w:rsidR="001F585A" w:rsidRPr="001F585A">
        <w:t xml:space="preserve"> </w:t>
      </w:r>
      <w:r w:rsidR="00376EFB">
        <w:t>sensitive</w:t>
      </w:r>
      <w:r w:rsidR="001F585A" w:rsidRPr="001F585A">
        <w:t xml:space="preserve"> measures </w:t>
      </w:r>
      <w:r w:rsidR="00532B70" w:rsidRPr="001F585A">
        <w:t xml:space="preserve">to detect moments where the user has likely </w:t>
      </w:r>
      <w:r w:rsidR="00E04FB0">
        <w:t>interrupted their work</w:t>
      </w:r>
      <w:r w:rsidR="00532B70" w:rsidRPr="001F585A">
        <w:t xml:space="preserve"> </w:t>
      </w:r>
      <w:r w:rsidR="001F585A" w:rsidRPr="001F585A">
        <w:t>could be inter</w:t>
      </w:r>
      <w:r w:rsidR="00811B03">
        <w:t>-</w:t>
      </w:r>
      <w:r w:rsidR="001F585A" w:rsidRPr="001F585A">
        <w:t>key inte</w:t>
      </w:r>
      <w:r w:rsidR="00532B70">
        <w:t>rvals or mouse clicks.</w:t>
      </w:r>
      <w:r w:rsidR="001F585A" w:rsidRPr="001F585A">
        <w:t xml:space="preserve"> </w:t>
      </w:r>
      <w:r w:rsidR="00826DEF">
        <w:t xml:space="preserve">Furthermore, </w:t>
      </w:r>
      <w:r w:rsidR="00893EB9">
        <w:t xml:space="preserve">due </w:t>
      </w:r>
      <w:r w:rsidR="00826DEF">
        <w:t>to</w:t>
      </w:r>
      <w:r w:rsidR="00CE0412">
        <w:t xml:space="preserve"> the limited logging data from Study 2</w:t>
      </w:r>
      <w:r w:rsidR="001F585A" w:rsidRPr="001F585A">
        <w:t xml:space="preserve">, </w:t>
      </w:r>
      <w:r w:rsidR="00532B70">
        <w:t xml:space="preserve">we are unable to make any concluding claims </w:t>
      </w:r>
      <w:r w:rsidR="00412CD5">
        <w:t xml:space="preserve">as to whether </w:t>
      </w:r>
      <w:r w:rsidR="00D016AF">
        <w:t>time feedback</w:t>
      </w:r>
      <w:r w:rsidR="00412CD5">
        <w:t xml:space="preserve"> </w:t>
      </w:r>
      <w:r w:rsidR="007D1460">
        <w:t>had</w:t>
      </w:r>
      <w:r w:rsidR="00412CD5">
        <w:t xml:space="preserve"> any significant effect on participants</w:t>
      </w:r>
      <w:r w:rsidR="00722B49">
        <w:t>’</w:t>
      </w:r>
      <w:r w:rsidR="00412CD5">
        <w:t xml:space="preserve"> </w:t>
      </w:r>
      <w:r w:rsidR="001F585A" w:rsidRPr="001F585A">
        <w:t>window switching and task focus</w:t>
      </w:r>
      <w:r w:rsidR="00E9372B">
        <w:t xml:space="preserve"> behaviour</w:t>
      </w:r>
      <w:r w:rsidR="00A21662">
        <w:t xml:space="preserve"> over time</w:t>
      </w:r>
      <w:r w:rsidR="001F585A" w:rsidRPr="001F585A">
        <w:t xml:space="preserve">. </w:t>
      </w:r>
      <w:r w:rsidR="00B0026B">
        <w:t>In addition</w:t>
      </w:r>
      <w:r w:rsidR="001F585A" w:rsidRPr="001F585A">
        <w:t xml:space="preserve">, though participants indicated they modified their behaviour after using the extension, it is </w:t>
      </w:r>
      <w:r w:rsidR="00C25766">
        <w:t>not certain</w:t>
      </w:r>
      <w:r w:rsidR="001F585A" w:rsidRPr="001F585A">
        <w:t xml:space="preserve"> whether they based their behaviour on the specific information provided by the extension, or whether the notification simply made them reflect and become more aware of their time. </w:t>
      </w:r>
    </w:p>
    <w:p w14:paraId="0A385685" w14:textId="4351A0B3" w:rsidR="00EA55BE" w:rsidRPr="004D5B68" w:rsidRDefault="001F585A" w:rsidP="00DE1CB4">
      <w:pPr>
        <w:pStyle w:val="Paragraph"/>
      </w:pPr>
      <w:r w:rsidRPr="001F585A">
        <w:t>Our findings make a contribution to our understanding of switching behaviour for routine</w:t>
      </w:r>
      <w:r w:rsidR="00B42549">
        <w:t xml:space="preserve"> data entry work to distracting</w:t>
      </w:r>
      <w:r w:rsidRPr="001F585A">
        <w:t xml:space="preserve"> but task-relevant applications such as email. Our results also suggest that a simple presentation of time information during a task </w:t>
      </w:r>
      <w:r w:rsidR="00D2690A">
        <w:t>c</w:t>
      </w:r>
      <w:r w:rsidR="00D2690A" w:rsidRPr="001F585A">
        <w:t>an mitigate distractions</w:t>
      </w:r>
      <w:r w:rsidR="00D2690A">
        <w:t xml:space="preserve"> but still keep u</w:t>
      </w:r>
      <w:r w:rsidR="00193FA9">
        <w:t>sers in control over their interruptions</w:t>
      </w:r>
      <w:r w:rsidR="00D2690A">
        <w:t>,</w:t>
      </w:r>
      <w:r w:rsidR="00193FA9">
        <w:t xml:space="preserve"> </w:t>
      </w:r>
      <w:r w:rsidR="00D2690A">
        <w:t>and can</w:t>
      </w:r>
      <w:r w:rsidRPr="001F585A">
        <w:t xml:space="preserve"> inform the design of productivity interventions to improve focus. </w:t>
      </w:r>
    </w:p>
    <w:p w14:paraId="1FD51CE8" w14:textId="23D4FDD8" w:rsidR="002B69FB" w:rsidRPr="00EA55BE" w:rsidRDefault="00EA55BE" w:rsidP="004D5B68">
      <w:pPr>
        <w:pStyle w:val="Heading1"/>
      </w:pPr>
      <w:r>
        <w:lastRenderedPageBreak/>
        <w:t>References</w:t>
      </w:r>
    </w:p>
    <w:p w14:paraId="6C2616BD" w14:textId="565183CB" w:rsidR="009C0304" w:rsidRPr="009C0304" w:rsidRDefault="00EA55BE" w:rsidP="009C0304">
      <w:pPr>
        <w:widowControl w:val="0"/>
        <w:autoSpaceDE w:val="0"/>
        <w:autoSpaceDN w:val="0"/>
        <w:adjustRightInd w:val="0"/>
        <w:ind w:left="480" w:hanging="480"/>
        <w:rPr>
          <w:rFonts w:cs="Times New Roman"/>
          <w:noProof/>
          <w:lang w:val="en-US"/>
        </w:rPr>
      </w:pPr>
      <w:r>
        <w:rPr>
          <w:szCs w:val="22"/>
        </w:rPr>
        <w:fldChar w:fldCharType="begin" w:fldLock="1"/>
      </w:r>
      <w:r>
        <w:rPr>
          <w:szCs w:val="22"/>
        </w:rPr>
        <w:instrText xml:space="preserve">ADDIN Mendeley Bibliography CSL_BIBLIOGRAPHY </w:instrText>
      </w:r>
      <w:r>
        <w:rPr>
          <w:szCs w:val="22"/>
        </w:rPr>
        <w:fldChar w:fldCharType="separate"/>
      </w:r>
      <w:r w:rsidR="009C0304" w:rsidRPr="009C0304">
        <w:rPr>
          <w:rFonts w:cs="Times New Roman"/>
          <w:noProof/>
          <w:lang w:val="en-US"/>
        </w:rPr>
        <w:t xml:space="preserve">Altmann, E. M., Trafton, J. G., &amp; Hambrick, D. Z. (2014). Momentary interruptions can derail the train of thought. </w:t>
      </w:r>
      <w:r w:rsidR="009C0304" w:rsidRPr="009C0304">
        <w:rPr>
          <w:rFonts w:cs="Times New Roman"/>
          <w:i/>
          <w:iCs/>
          <w:noProof/>
          <w:lang w:val="en-US"/>
        </w:rPr>
        <w:t>Journal of Experimental Psychology: General</w:t>
      </w:r>
      <w:r w:rsidR="009C0304" w:rsidRPr="009C0304">
        <w:rPr>
          <w:rFonts w:cs="Times New Roman"/>
          <w:noProof/>
          <w:lang w:val="en-US"/>
        </w:rPr>
        <w:t xml:space="preserve">, </w:t>
      </w:r>
      <w:r w:rsidR="009C0304" w:rsidRPr="009C0304">
        <w:rPr>
          <w:rFonts w:cs="Times New Roman"/>
          <w:i/>
          <w:iCs/>
          <w:noProof/>
          <w:lang w:val="en-US"/>
        </w:rPr>
        <w:t>143</w:t>
      </w:r>
      <w:r w:rsidR="009C0304" w:rsidRPr="009C0304">
        <w:rPr>
          <w:rFonts w:cs="Times New Roman"/>
          <w:noProof/>
          <w:lang w:val="en-US"/>
        </w:rPr>
        <w:t>(1), 215–226. https://doi.org/10.1037/a0030986</w:t>
      </w:r>
    </w:p>
    <w:p w14:paraId="0C434195"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Altmann, E. M., Trafton, J. G., &amp; Hambrick, D. Z. (2017). Effects of Interruption Length on Procedural Errors. </w:t>
      </w:r>
      <w:r w:rsidRPr="009C0304">
        <w:rPr>
          <w:rFonts w:cs="Times New Roman"/>
          <w:i/>
          <w:iCs/>
          <w:noProof/>
          <w:lang w:val="en-US"/>
        </w:rPr>
        <w:t>Journal of Experimental Psychology: Applied</w:t>
      </w:r>
      <w:r w:rsidRPr="009C0304">
        <w:rPr>
          <w:rFonts w:cs="Times New Roman"/>
          <w:noProof/>
          <w:lang w:val="en-US"/>
        </w:rPr>
        <w:t xml:space="preserve">, </w:t>
      </w:r>
      <w:r w:rsidRPr="009C0304">
        <w:rPr>
          <w:rFonts w:cs="Times New Roman"/>
          <w:i/>
          <w:iCs/>
          <w:noProof/>
          <w:lang w:val="en-US"/>
        </w:rPr>
        <w:t>23</w:t>
      </w:r>
      <w:r w:rsidRPr="009C0304">
        <w:rPr>
          <w:rFonts w:cs="Times New Roman"/>
          <w:noProof/>
          <w:lang w:val="en-US"/>
        </w:rPr>
        <w:t>(2), 216–229. https://doi.org/10.1037/xap0000117</w:t>
      </w:r>
    </w:p>
    <w:p w14:paraId="0B379A6B"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Collins, E. I. M., Cox, A. L., Bird, J., &amp; Cornish-Tresstail, C. (2014). Barriers to engagement with a personal informatics productivity tool. In </w:t>
      </w:r>
      <w:r w:rsidRPr="009C0304">
        <w:rPr>
          <w:rFonts w:cs="Times New Roman"/>
          <w:i/>
          <w:iCs/>
          <w:noProof/>
          <w:lang w:val="en-US"/>
        </w:rPr>
        <w:t>Proceedings of the 26th Australian Computer-Human Interaction Conference on Designing Futures the Future of Design - OzCHI ’14</w:t>
      </w:r>
      <w:r w:rsidRPr="009C0304">
        <w:rPr>
          <w:rFonts w:cs="Times New Roman"/>
          <w:noProof/>
          <w:lang w:val="en-US"/>
        </w:rPr>
        <w:t xml:space="preserve"> (pp. 370–379). https://doi.org/10.1145/2686612.2686668</w:t>
      </w:r>
    </w:p>
    <w:p w14:paraId="6F2BB19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Cutrell, E., Czerwinski, M., &amp; Horvitz, E. (2001). Notification, Disruption, and Memory: Effects of Messaging Interruptions on Memory and Performance. In </w:t>
      </w:r>
      <w:r w:rsidRPr="009C0304">
        <w:rPr>
          <w:rFonts w:cs="Times New Roman"/>
          <w:i/>
          <w:iCs/>
          <w:noProof/>
          <w:lang w:val="en-US"/>
        </w:rPr>
        <w:t>Proceedings of INTERACT 2001</w:t>
      </w:r>
      <w:r w:rsidRPr="009C0304">
        <w:rPr>
          <w:rFonts w:cs="Times New Roman"/>
          <w:noProof/>
          <w:lang w:val="en-US"/>
        </w:rPr>
        <w:t xml:space="preserve"> (pp. 263–269). New York, NY, USA: Springer.</w:t>
      </w:r>
    </w:p>
    <w:p w14:paraId="7A47F87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Gould, S. J. J., Cox, A. L., &amp; Brumby, D. P. (2016). Diminished Control in Crowdsourcing: An Investigation of Crowdworker Multitasking Behavior. </w:t>
      </w:r>
      <w:r w:rsidRPr="009C0304">
        <w:rPr>
          <w:rFonts w:cs="Times New Roman"/>
          <w:i/>
          <w:iCs/>
          <w:noProof/>
          <w:lang w:val="en-US"/>
        </w:rPr>
        <w:t>ACM Transactions on Computer-Human Interaction</w:t>
      </w:r>
      <w:r w:rsidRPr="009C0304">
        <w:rPr>
          <w:rFonts w:cs="Times New Roman"/>
          <w:noProof/>
          <w:lang w:val="en-US"/>
        </w:rPr>
        <w:t xml:space="preserve">, </w:t>
      </w:r>
      <w:r w:rsidRPr="009C0304">
        <w:rPr>
          <w:rFonts w:cs="Times New Roman"/>
          <w:i/>
          <w:iCs/>
          <w:noProof/>
          <w:lang w:val="en-US"/>
        </w:rPr>
        <w:t>23</w:t>
      </w:r>
      <w:r w:rsidRPr="009C0304">
        <w:rPr>
          <w:rFonts w:cs="Times New Roman"/>
          <w:noProof/>
          <w:lang w:val="en-US"/>
        </w:rPr>
        <w:t>(3), 1–27. https://doi.org/10.1145/2928269</w:t>
      </w:r>
    </w:p>
    <w:p w14:paraId="3612EF2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Hanrahan, B. V, &amp; Pérez-Qu, M. A. (2015). Lost in Email: Pulling Users Down a Path of Interaction. In </w:t>
      </w:r>
      <w:r w:rsidRPr="009C0304">
        <w:rPr>
          <w:rFonts w:cs="Times New Roman"/>
          <w:i/>
          <w:iCs/>
          <w:noProof/>
          <w:lang w:val="en-US"/>
        </w:rPr>
        <w:t>CHI’15</w:t>
      </w:r>
      <w:r w:rsidRPr="009C0304">
        <w:rPr>
          <w:rFonts w:cs="Times New Roman"/>
          <w:noProof/>
          <w:lang w:val="en-US"/>
        </w:rPr>
        <w:t xml:space="preserve"> (pp. 3981–3984). https://doi.org/10.1145/2702123.2702351</w:t>
      </w:r>
    </w:p>
    <w:p w14:paraId="0F6C8402"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Jin, J., &amp; Dabbish, L. A. (2009). Self-Interruption on the Computer: A Typology of Discretionary Task Interleaving. In </w:t>
      </w:r>
      <w:r w:rsidRPr="009C0304">
        <w:rPr>
          <w:rFonts w:cs="Times New Roman"/>
          <w:i/>
          <w:iCs/>
          <w:noProof/>
          <w:lang w:val="en-US"/>
        </w:rPr>
        <w:t>CHI’09</w:t>
      </w:r>
      <w:r w:rsidRPr="009C0304">
        <w:rPr>
          <w:rFonts w:cs="Times New Roman"/>
          <w:noProof/>
          <w:lang w:val="en-US"/>
        </w:rPr>
        <w:t xml:space="preserve"> (pp. 1799–1808).</w:t>
      </w:r>
    </w:p>
    <w:p w14:paraId="5110EAFC"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Katidioti, I., &amp; Taatgen, N. A. (2013). Choice in Multitasking: How Delays in the Primary Task Turn a Rational Into an Irrational Multitasker. </w:t>
      </w:r>
      <w:r w:rsidRPr="009C0304">
        <w:rPr>
          <w:rFonts w:cs="Times New Roman"/>
          <w:i/>
          <w:iCs/>
          <w:noProof/>
          <w:lang w:val="en-US"/>
        </w:rPr>
        <w:t>Human Factors: The Journal of the Human Factors and Ergonomics Society</w:t>
      </w:r>
      <w:r w:rsidRPr="009C0304">
        <w:rPr>
          <w:rFonts w:cs="Times New Roman"/>
          <w:noProof/>
          <w:lang w:val="en-US"/>
        </w:rPr>
        <w:t xml:space="preserve">, </w:t>
      </w:r>
      <w:r w:rsidRPr="009C0304">
        <w:rPr>
          <w:rFonts w:cs="Times New Roman"/>
          <w:i/>
          <w:iCs/>
          <w:noProof/>
          <w:lang w:val="en-US"/>
        </w:rPr>
        <w:t>56</w:t>
      </w:r>
      <w:r w:rsidRPr="009C0304">
        <w:rPr>
          <w:rFonts w:cs="Times New Roman"/>
          <w:noProof/>
          <w:lang w:val="en-US"/>
        </w:rPr>
        <w:t>(4), 728–736. https://doi.org/10.1177/0018720813504216</w:t>
      </w:r>
    </w:p>
    <w:p w14:paraId="1113B079"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Kim, J., Cho, K. C., &amp; Lee, K. U. (2017). Technology Supported Behavior Restriction for Mitigating Self-Interruptions in Multi-device Environments. </w:t>
      </w:r>
      <w:r w:rsidRPr="009C0304">
        <w:rPr>
          <w:rFonts w:cs="Times New Roman"/>
          <w:i/>
          <w:iCs/>
          <w:noProof/>
          <w:lang w:val="en-US"/>
        </w:rPr>
        <w:t>Proc. ACM Interact. Mob. Wearable Ubiquitous Technol</w:t>
      </w:r>
      <w:r w:rsidRPr="009C0304">
        <w:rPr>
          <w:rFonts w:cs="Times New Roman"/>
          <w:noProof/>
          <w:lang w:val="en-US"/>
        </w:rPr>
        <w:t xml:space="preserve">, </w:t>
      </w:r>
      <w:r w:rsidRPr="009C0304">
        <w:rPr>
          <w:rFonts w:cs="Times New Roman"/>
          <w:i/>
          <w:iCs/>
          <w:noProof/>
          <w:lang w:val="en-US"/>
        </w:rPr>
        <w:t>1</w:t>
      </w:r>
      <w:r w:rsidRPr="009C0304">
        <w:rPr>
          <w:rFonts w:cs="Times New Roman"/>
          <w:noProof/>
          <w:lang w:val="en-US"/>
        </w:rPr>
        <w:t>(21). https://doi.org/10.1145/3130932</w:t>
      </w:r>
    </w:p>
    <w:p w14:paraId="3B65CD27"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ManicTime. (2018). Retrieved January 9, 2018, from https://www.manictime.com</w:t>
      </w:r>
    </w:p>
    <w:p w14:paraId="4B7C17AD"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Mark, G., Iqbal, S. T., Czerwinski, M., Johns, P., &amp; Sano, A. (2016). Email duration, batching and self-interruption: Patterns of email use on productivity and stress. In </w:t>
      </w:r>
      <w:r w:rsidRPr="009C0304">
        <w:rPr>
          <w:rFonts w:cs="Times New Roman"/>
          <w:i/>
          <w:iCs/>
          <w:noProof/>
          <w:lang w:val="en-US"/>
        </w:rPr>
        <w:t>CHI’16</w:t>
      </w:r>
      <w:r w:rsidRPr="009C0304">
        <w:rPr>
          <w:rFonts w:cs="Times New Roman"/>
          <w:noProof/>
          <w:lang w:val="en-US"/>
        </w:rPr>
        <w:t xml:space="preserve"> (pp. 1717–1728).</w:t>
      </w:r>
    </w:p>
    <w:p w14:paraId="72A51EC3"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Monk, C. A., Trafton, J. G., &amp; Boehm-Davis, D. A. (2008). The effect of interruption duration and demand on resuming suspended goals. </w:t>
      </w:r>
      <w:r w:rsidRPr="009C0304">
        <w:rPr>
          <w:rFonts w:cs="Times New Roman"/>
          <w:i/>
          <w:iCs/>
          <w:noProof/>
          <w:lang w:val="en-US"/>
        </w:rPr>
        <w:t>Journal of Experimental Psychology: Applied</w:t>
      </w:r>
      <w:r w:rsidRPr="009C0304">
        <w:rPr>
          <w:rFonts w:cs="Times New Roman"/>
          <w:noProof/>
          <w:lang w:val="en-US"/>
        </w:rPr>
        <w:t xml:space="preserve">, </w:t>
      </w:r>
      <w:r w:rsidRPr="009C0304">
        <w:rPr>
          <w:rFonts w:cs="Times New Roman"/>
          <w:i/>
          <w:iCs/>
          <w:noProof/>
          <w:lang w:val="en-US"/>
        </w:rPr>
        <w:t>14</w:t>
      </w:r>
      <w:r w:rsidRPr="009C0304">
        <w:rPr>
          <w:rFonts w:cs="Times New Roman"/>
          <w:noProof/>
          <w:lang w:val="en-US"/>
        </w:rPr>
        <w:t>(4), 299–313. https://doi.org/10.1037/a0014402</w:t>
      </w:r>
    </w:p>
    <w:p w14:paraId="439A13A7"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RescueTime. (2018). Retrieved January 9, 2018, from https://www.rescuetime.com</w:t>
      </w:r>
    </w:p>
    <w:p w14:paraId="08F0CE67"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Rzeszotarski, J. M., Chi, E., Paritosh, P., &amp; Dai, P. (2013). </w:t>
      </w:r>
      <w:r w:rsidRPr="009C0304">
        <w:rPr>
          <w:rFonts w:cs="Times New Roman"/>
          <w:i/>
          <w:iCs/>
          <w:noProof/>
          <w:lang w:val="en-US"/>
        </w:rPr>
        <w:t>Inserting Micro-Breaks into Crowdsourcing Workflows</w:t>
      </w:r>
      <w:r w:rsidRPr="009C0304">
        <w:rPr>
          <w:rFonts w:cs="Times New Roman"/>
          <w:noProof/>
          <w:lang w:val="en-US"/>
        </w:rPr>
        <w:t xml:space="preserve">. </w:t>
      </w:r>
      <w:r w:rsidRPr="009C0304">
        <w:rPr>
          <w:rFonts w:cs="Times New Roman"/>
          <w:i/>
          <w:iCs/>
          <w:noProof/>
          <w:lang w:val="en-US"/>
        </w:rPr>
        <w:t>AAAI Publications, First AAAI Conference on Human Computation and Crowdsourcing</w:t>
      </w:r>
      <w:r w:rsidRPr="009C0304">
        <w:rPr>
          <w:rFonts w:cs="Times New Roman"/>
          <w:noProof/>
          <w:lang w:val="en-US"/>
        </w:rPr>
        <w:t>.</w:t>
      </w:r>
    </w:p>
    <w:p w14:paraId="192B0C0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Salvucci, D. D., &amp; Bogunovich, P. (2010). Multitasking and Monotasking: The Effects of Mental Workload on Deferred Task Interruptions. In </w:t>
      </w:r>
      <w:r w:rsidRPr="009C0304">
        <w:rPr>
          <w:rFonts w:cs="Times New Roman"/>
          <w:i/>
          <w:iCs/>
          <w:noProof/>
          <w:lang w:val="en-US"/>
        </w:rPr>
        <w:t>CHI 2010</w:t>
      </w:r>
      <w:r w:rsidRPr="009C0304">
        <w:rPr>
          <w:rFonts w:cs="Times New Roman"/>
          <w:noProof/>
          <w:lang w:val="en-US"/>
        </w:rPr>
        <w:t>. Atlanta, GA, USA. Retrieved from http://citeseerx.ist.psu.edu/viewdoc/download?doi=10.1.1.157.7522&amp;rep=rep1&amp;type=pdf</w:t>
      </w:r>
    </w:p>
    <w:p w14:paraId="237839E3" w14:textId="77777777" w:rsidR="009C0304" w:rsidRPr="009C0304" w:rsidRDefault="009C0304" w:rsidP="009C0304">
      <w:pPr>
        <w:widowControl w:val="0"/>
        <w:autoSpaceDE w:val="0"/>
        <w:autoSpaceDN w:val="0"/>
        <w:adjustRightInd w:val="0"/>
        <w:ind w:left="480" w:hanging="480"/>
        <w:rPr>
          <w:noProof/>
        </w:rPr>
      </w:pPr>
      <w:r w:rsidRPr="009C0304">
        <w:rPr>
          <w:rFonts w:cs="Times New Roman"/>
          <w:noProof/>
          <w:lang w:val="en-US"/>
        </w:rPr>
        <w:t xml:space="preserve">Whittaker, S., Hollis, V., &amp; Guydish, A. (2016). “Don”t Waste My Time’: Use of Time Information Improves Focus. In </w:t>
      </w:r>
      <w:r w:rsidRPr="009C0304">
        <w:rPr>
          <w:rFonts w:cs="Times New Roman"/>
          <w:i/>
          <w:iCs/>
          <w:noProof/>
          <w:lang w:val="en-US"/>
        </w:rPr>
        <w:t>CHI’16</w:t>
      </w:r>
      <w:r w:rsidRPr="009C0304">
        <w:rPr>
          <w:rFonts w:cs="Times New Roman"/>
          <w:noProof/>
          <w:lang w:val="en-US"/>
        </w:rPr>
        <w:t xml:space="preserve"> (pp. 1729–1738). San Jose, CA, USA.</w:t>
      </w:r>
    </w:p>
    <w:p w14:paraId="4036195C" w14:textId="73ED6ED4" w:rsidR="0084789A" w:rsidRPr="00AB5EE9" w:rsidRDefault="00EA55BE" w:rsidP="009C0304">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DF4BE0" w14:textId="77777777" w:rsidR="00D039AE" w:rsidRDefault="00D039AE" w:rsidP="0012640B">
      <w:pPr>
        <w:spacing w:before="0" w:after="0"/>
      </w:pPr>
      <w:r>
        <w:separator/>
      </w:r>
    </w:p>
  </w:endnote>
  <w:endnote w:type="continuationSeparator" w:id="0">
    <w:p w14:paraId="07DE44AB" w14:textId="77777777" w:rsidR="00D039AE" w:rsidRDefault="00D039AE"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FC0FC5" w14:textId="77777777" w:rsidR="00D039AE" w:rsidRDefault="00D039AE" w:rsidP="0012640B">
      <w:pPr>
        <w:spacing w:before="0" w:after="0"/>
      </w:pPr>
      <w:r>
        <w:separator/>
      </w:r>
    </w:p>
  </w:footnote>
  <w:footnote w:type="continuationSeparator" w:id="0">
    <w:p w14:paraId="5544B2B1" w14:textId="77777777" w:rsidR="00D039AE" w:rsidRDefault="00D039AE" w:rsidP="0012640B">
      <w:pPr>
        <w:spacing w:before="0"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79F"/>
    <w:rsid w:val="0000062F"/>
    <w:rsid w:val="00000999"/>
    <w:rsid w:val="000015AF"/>
    <w:rsid w:val="00001D2A"/>
    <w:rsid w:val="00003EF9"/>
    <w:rsid w:val="000046B4"/>
    <w:rsid w:val="00004EBD"/>
    <w:rsid w:val="0000597E"/>
    <w:rsid w:val="00005AC9"/>
    <w:rsid w:val="00006459"/>
    <w:rsid w:val="00010CA4"/>
    <w:rsid w:val="000118D0"/>
    <w:rsid w:val="00012E73"/>
    <w:rsid w:val="00012F45"/>
    <w:rsid w:val="0001307B"/>
    <w:rsid w:val="00014D14"/>
    <w:rsid w:val="000151BC"/>
    <w:rsid w:val="00015E12"/>
    <w:rsid w:val="00020113"/>
    <w:rsid w:val="00021E8F"/>
    <w:rsid w:val="00023301"/>
    <w:rsid w:val="000249AB"/>
    <w:rsid w:val="00024BBF"/>
    <w:rsid w:val="000260FF"/>
    <w:rsid w:val="000317C7"/>
    <w:rsid w:val="00032497"/>
    <w:rsid w:val="00032980"/>
    <w:rsid w:val="00032A47"/>
    <w:rsid w:val="00033E27"/>
    <w:rsid w:val="0003420E"/>
    <w:rsid w:val="00036D80"/>
    <w:rsid w:val="00037F4B"/>
    <w:rsid w:val="0004142D"/>
    <w:rsid w:val="0004148F"/>
    <w:rsid w:val="000419CB"/>
    <w:rsid w:val="00042193"/>
    <w:rsid w:val="0004330B"/>
    <w:rsid w:val="0004353E"/>
    <w:rsid w:val="00044217"/>
    <w:rsid w:val="00044BEF"/>
    <w:rsid w:val="00045A3C"/>
    <w:rsid w:val="0004720E"/>
    <w:rsid w:val="00047E8D"/>
    <w:rsid w:val="0005072B"/>
    <w:rsid w:val="0005277C"/>
    <w:rsid w:val="0005290A"/>
    <w:rsid w:val="000529E2"/>
    <w:rsid w:val="00052D8E"/>
    <w:rsid w:val="000539A5"/>
    <w:rsid w:val="000542A2"/>
    <w:rsid w:val="00054A32"/>
    <w:rsid w:val="00054B47"/>
    <w:rsid w:val="00056992"/>
    <w:rsid w:val="00060417"/>
    <w:rsid w:val="000611BD"/>
    <w:rsid w:val="00061874"/>
    <w:rsid w:val="000618B1"/>
    <w:rsid w:val="000628DE"/>
    <w:rsid w:val="00063361"/>
    <w:rsid w:val="0006368A"/>
    <w:rsid w:val="00064125"/>
    <w:rsid w:val="0006541E"/>
    <w:rsid w:val="00065BD9"/>
    <w:rsid w:val="00065D61"/>
    <w:rsid w:val="00066EE8"/>
    <w:rsid w:val="00070C48"/>
    <w:rsid w:val="00070FAE"/>
    <w:rsid w:val="00071007"/>
    <w:rsid w:val="0007287A"/>
    <w:rsid w:val="000728F8"/>
    <w:rsid w:val="00075AFB"/>
    <w:rsid w:val="00075ECC"/>
    <w:rsid w:val="0007712B"/>
    <w:rsid w:val="00077434"/>
    <w:rsid w:val="00077D6C"/>
    <w:rsid w:val="00080769"/>
    <w:rsid w:val="000818A2"/>
    <w:rsid w:val="00081A56"/>
    <w:rsid w:val="0008203A"/>
    <w:rsid w:val="000821D4"/>
    <w:rsid w:val="00082638"/>
    <w:rsid w:val="00084169"/>
    <w:rsid w:val="00084EAD"/>
    <w:rsid w:val="00085295"/>
    <w:rsid w:val="00085499"/>
    <w:rsid w:val="00085DF2"/>
    <w:rsid w:val="000864D0"/>
    <w:rsid w:val="000864EF"/>
    <w:rsid w:val="00086797"/>
    <w:rsid w:val="000900DC"/>
    <w:rsid w:val="0009136B"/>
    <w:rsid w:val="00092283"/>
    <w:rsid w:val="000922D2"/>
    <w:rsid w:val="0009263F"/>
    <w:rsid w:val="000A0F68"/>
    <w:rsid w:val="000A2174"/>
    <w:rsid w:val="000A298E"/>
    <w:rsid w:val="000A32BB"/>
    <w:rsid w:val="000A3362"/>
    <w:rsid w:val="000A5E78"/>
    <w:rsid w:val="000A66E2"/>
    <w:rsid w:val="000A7BBC"/>
    <w:rsid w:val="000B0304"/>
    <w:rsid w:val="000B075C"/>
    <w:rsid w:val="000B1092"/>
    <w:rsid w:val="000B1813"/>
    <w:rsid w:val="000B1916"/>
    <w:rsid w:val="000B1DBB"/>
    <w:rsid w:val="000B2D01"/>
    <w:rsid w:val="000B3AFF"/>
    <w:rsid w:val="000B3C4F"/>
    <w:rsid w:val="000B5FFF"/>
    <w:rsid w:val="000B62A5"/>
    <w:rsid w:val="000B6784"/>
    <w:rsid w:val="000B6E2B"/>
    <w:rsid w:val="000B7195"/>
    <w:rsid w:val="000B79B0"/>
    <w:rsid w:val="000B7C76"/>
    <w:rsid w:val="000C14E6"/>
    <w:rsid w:val="000C1793"/>
    <w:rsid w:val="000C3319"/>
    <w:rsid w:val="000C3652"/>
    <w:rsid w:val="000C3A16"/>
    <w:rsid w:val="000C4232"/>
    <w:rsid w:val="000C427B"/>
    <w:rsid w:val="000C4EDE"/>
    <w:rsid w:val="000C59D0"/>
    <w:rsid w:val="000C6152"/>
    <w:rsid w:val="000C6E90"/>
    <w:rsid w:val="000C7518"/>
    <w:rsid w:val="000D001F"/>
    <w:rsid w:val="000D0677"/>
    <w:rsid w:val="000D0EC1"/>
    <w:rsid w:val="000D0F31"/>
    <w:rsid w:val="000D3EF5"/>
    <w:rsid w:val="000D408B"/>
    <w:rsid w:val="000D5980"/>
    <w:rsid w:val="000D5C86"/>
    <w:rsid w:val="000D60BC"/>
    <w:rsid w:val="000D68C6"/>
    <w:rsid w:val="000D70BD"/>
    <w:rsid w:val="000D7D98"/>
    <w:rsid w:val="000E0097"/>
    <w:rsid w:val="000E0EE7"/>
    <w:rsid w:val="000E181D"/>
    <w:rsid w:val="000E1BBF"/>
    <w:rsid w:val="000E1DA6"/>
    <w:rsid w:val="000E21B1"/>
    <w:rsid w:val="000E252B"/>
    <w:rsid w:val="000E2920"/>
    <w:rsid w:val="000E4228"/>
    <w:rsid w:val="000E4F12"/>
    <w:rsid w:val="000E525B"/>
    <w:rsid w:val="000E6720"/>
    <w:rsid w:val="000E70A1"/>
    <w:rsid w:val="000F130F"/>
    <w:rsid w:val="000F33A7"/>
    <w:rsid w:val="000F56DA"/>
    <w:rsid w:val="000F69B0"/>
    <w:rsid w:val="000F7410"/>
    <w:rsid w:val="000F7CD6"/>
    <w:rsid w:val="00100143"/>
    <w:rsid w:val="001002B5"/>
    <w:rsid w:val="00102237"/>
    <w:rsid w:val="00103211"/>
    <w:rsid w:val="001032EC"/>
    <w:rsid w:val="001041F4"/>
    <w:rsid w:val="001042F7"/>
    <w:rsid w:val="001045F1"/>
    <w:rsid w:val="00104866"/>
    <w:rsid w:val="001052B7"/>
    <w:rsid w:val="00105A5E"/>
    <w:rsid w:val="00106515"/>
    <w:rsid w:val="00106DEB"/>
    <w:rsid w:val="00107F73"/>
    <w:rsid w:val="00110B2F"/>
    <w:rsid w:val="00110EB3"/>
    <w:rsid w:val="001112EE"/>
    <w:rsid w:val="00111680"/>
    <w:rsid w:val="0011224F"/>
    <w:rsid w:val="00112C0B"/>
    <w:rsid w:val="00113E39"/>
    <w:rsid w:val="00114B0A"/>
    <w:rsid w:val="001156E1"/>
    <w:rsid w:val="00116EE5"/>
    <w:rsid w:val="00117591"/>
    <w:rsid w:val="001176DA"/>
    <w:rsid w:val="001209D8"/>
    <w:rsid w:val="00120D3B"/>
    <w:rsid w:val="0012126E"/>
    <w:rsid w:val="001220C2"/>
    <w:rsid w:val="00122304"/>
    <w:rsid w:val="001224A1"/>
    <w:rsid w:val="00122550"/>
    <w:rsid w:val="0012342D"/>
    <w:rsid w:val="00123CCB"/>
    <w:rsid w:val="001244DD"/>
    <w:rsid w:val="001249CE"/>
    <w:rsid w:val="00124D72"/>
    <w:rsid w:val="00125035"/>
    <w:rsid w:val="0012640B"/>
    <w:rsid w:val="00126E60"/>
    <w:rsid w:val="00126FFF"/>
    <w:rsid w:val="00127E2D"/>
    <w:rsid w:val="00130619"/>
    <w:rsid w:val="00131182"/>
    <w:rsid w:val="00131C36"/>
    <w:rsid w:val="00132DD4"/>
    <w:rsid w:val="00133C4D"/>
    <w:rsid w:val="00134525"/>
    <w:rsid w:val="001361AF"/>
    <w:rsid w:val="001363EE"/>
    <w:rsid w:val="001366EA"/>
    <w:rsid w:val="00137ACB"/>
    <w:rsid w:val="00137CCA"/>
    <w:rsid w:val="001405BD"/>
    <w:rsid w:val="00140C42"/>
    <w:rsid w:val="00142279"/>
    <w:rsid w:val="001435CF"/>
    <w:rsid w:val="0014407F"/>
    <w:rsid w:val="00146BE4"/>
    <w:rsid w:val="00147F02"/>
    <w:rsid w:val="00150624"/>
    <w:rsid w:val="00152876"/>
    <w:rsid w:val="0015361A"/>
    <w:rsid w:val="001537D0"/>
    <w:rsid w:val="00153D4E"/>
    <w:rsid w:val="00154ACE"/>
    <w:rsid w:val="00155B3E"/>
    <w:rsid w:val="00157BC4"/>
    <w:rsid w:val="00157D30"/>
    <w:rsid w:val="0016044D"/>
    <w:rsid w:val="00161C32"/>
    <w:rsid w:val="00162676"/>
    <w:rsid w:val="001632E9"/>
    <w:rsid w:val="00163F87"/>
    <w:rsid w:val="001645B0"/>
    <w:rsid w:val="00164A91"/>
    <w:rsid w:val="00164CC2"/>
    <w:rsid w:val="001654E0"/>
    <w:rsid w:val="00166D81"/>
    <w:rsid w:val="00171181"/>
    <w:rsid w:val="00171BDA"/>
    <w:rsid w:val="001722B4"/>
    <w:rsid w:val="001729CA"/>
    <w:rsid w:val="001729E1"/>
    <w:rsid w:val="0017339E"/>
    <w:rsid w:val="00173584"/>
    <w:rsid w:val="00173CF0"/>
    <w:rsid w:val="00174379"/>
    <w:rsid w:val="001748C9"/>
    <w:rsid w:val="00175646"/>
    <w:rsid w:val="00175CD8"/>
    <w:rsid w:val="00175EB5"/>
    <w:rsid w:val="001774D6"/>
    <w:rsid w:val="00177D4A"/>
    <w:rsid w:val="001808E0"/>
    <w:rsid w:val="0018118A"/>
    <w:rsid w:val="001820F7"/>
    <w:rsid w:val="00182A9A"/>
    <w:rsid w:val="00182DA9"/>
    <w:rsid w:val="00184126"/>
    <w:rsid w:val="00184490"/>
    <w:rsid w:val="00186359"/>
    <w:rsid w:val="00186612"/>
    <w:rsid w:val="00187BD6"/>
    <w:rsid w:val="001904C8"/>
    <w:rsid w:val="001905A4"/>
    <w:rsid w:val="0019176E"/>
    <w:rsid w:val="001918D5"/>
    <w:rsid w:val="00192A8E"/>
    <w:rsid w:val="00192F82"/>
    <w:rsid w:val="001936C1"/>
    <w:rsid w:val="00193FA9"/>
    <w:rsid w:val="001945F6"/>
    <w:rsid w:val="0019489F"/>
    <w:rsid w:val="00194BA7"/>
    <w:rsid w:val="00195397"/>
    <w:rsid w:val="0019618F"/>
    <w:rsid w:val="001974BD"/>
    <w:rsid w:val="00197C2F"/>
    <w:rsid w:val="001A0592"/>
    <w:rsid w:val="001A0633"/>
    <w:rsid w:val="001A085A"/>
    <w:rsid w:val="001A0B38"/>
    <w:rsid w:val="001A3E62"/>
    <w:rsid w:val="001A46E2"/>
    <w:rsid w:val="001A49A4"/>
    <w:rsid w:val="001A5A73"/>
    <w:rsid w:val="001A64E8"/>
    <w:rsid w:val="001A6DB4"/>
    <w:rsid w:val="001A7001"/>
    <w:rsid w:val="001A721E"/>
    <w:rsid w:val="001A7689"/>
    <w:rsid w:val="001A7B38"/>
    <w:rsid w:val="001A7B3B"/>
    <w:rsid w:val="001A7EDB"/>
    <w:rsid w:val="001B027B"/>
    <w:rsid w:val="001B0B54"/>
    <w:rsid w:val="001B0F04"/>
    <w:rsid w:val="001B186A"/>
    <w:rsid w:val="001B1897"/>
    <w:rsid w:val="001B1ED9"/>
    <w:rsid w:val="001B2AA8"/>
    <w:rsid w:val="001B2FD4"/>
    <w:rsid w:val="001B30B8"/>
    <w:rsid w:val="001B43C4"/>
    <w:rsid w:val="001B43F8"/>
    <w:rsid w:val="001B4C6B"/>
    <w:rsid w:val="001B5227"/>
    <w:rsid w:val="001B5CE2"/>
    <w:rsid w:val="001B60B7"/>
    <w:rsid w:val="001B719A"/>
    <w:rsid w:val="001B71E9"/>
    <w:rsid w:val="001B7819"/>
    <w:rsid w:val="001C0260"/>
    <w:rsid w:val="001C031D"/>
    <w:rsid w:val="001C0A40"/>
    <w:rsid w:val="001C10C4"/>
    <w:rsid w:val="001C2F4D"/>
    <w:rsid w:val="001C3430"/>
    <w:rsid w:val="001C3A59"/>
    <w:rsid w:val="001C4D3A"/>
    <w:rsid w:val="001C6EA7"/>
    <w:rsid w:val="001C795B"/>
    <w:rsid w:val="001D0096"/>
    <w:rsid w:val="001D0177"/>
    <w:rsid w:val="001D07DE"/>
    <w:rsid w:val="001D2CBE"/>
    <w:rsid w:val="001D3387"/>
    <w:rsid w:val="001D37A0"/>
    <w:rsid w:val="001D3B3E"/>
    <w:rsid w:val="001D6646"/>
    <w:rsid w:val="001D68B3"/>
    <w:rsid w:val="001D6B20"/>
    <w:rsid w:val="001D7155"/>
    <w:rsid w:val="001E165A"/>
    <w:rsid w:val="001E2C9D"/>
    <w:rsid w:val="001E31E2"/>
    <w:rsid w:val="001E4049"/>
    <w:rsid w:val="001E443F"/>
    <w:rsid w:val="001E5711"/>
    <w:rsid w:val="001F0020"/>
    <w:rsid w:val="001F09EC"/>
    <w:rsid w:val="001F1579"/>
    <w:rsid w:val="001F2F00"/>
    <w:rsid w:val="001F305C"/>
    <w:rsid w:val="001F3B48"/>
    <w:rsid w:val="001F517F"/>
    <w:rsid w:val="001F52E3"/>
    <w:rsid w:val="001F585A"/>
    <w:rsid w:val="001F66EE"/>
    <w:rsid w:val="001F72B5"/>
    <w:rsid w:val="001F7736"/>
    <w:rsid w:val="00200808"/>
    <w:rsid w:val="0020087F"/>
    <w:rsid w:val="00201047"/>
    <w:rsid w:val="00201FB7"/>
    <w:rsid w:val="0020233A"/>
    <w:rsid w:val="00202B2B"/>
    <w:rsid w:val="00204CE0"/>
    <w:rsid w:val="00205DC9"/>
    <w:rsid w:val="002100D0"/>
    <w:rsid w:val="002109BB"/>
    <w:rsid w:val="00211117"/>
    <w:rsid w:val="00212201"/>
    <w:rsid w:val="00213363"/>
    <w:rsid w:val="00213846"/>
    <w:rsid w:val="00214922"/>
    <w:rsid w:val="00214F32"/>
    <w:rsid w:val="00215013"/>
    <w:rsid w:val="00215DF3"/>
    <w:rsid w:val="0021615C"/>
    <w:rsid w:val="0021668D"/>
    <w:rsid w:val="002169C7"/>
    <w:rsid w:val="002172A5"/>
    <w:rsid w:val="00220B25"/>
    <w:rsid w:val="00220BF2"/>
    <w:rsid w:val="00220CEC"/>
    <w:rsid w:val="00221CC2"/>
    <w:rsid w:val="00221DB0"/>
    <w:rsid w:val="00222AFB"/>
    <w:rsid w:val="002239C4"/>
    <w:rsid w:val="00223E47"/>
    <w:rsid w:val="00224077"/>
    <w:rsid w:val="00226D57"/>
    <w:rsid w:val="00232715"/>
    <w:rsid w:val="00233639"/>
    <w:rsid w:val="00234C53"/>
    <w:rsid w:val="0023535E"/>
    <w:rsid w:val="00235BA1"/>
    <w:rsid w:val="00236936"/>
    <w:rsid w:val="002378AE"/>
    <w:rsid w:val="00237B4B"/>
    <w:rsid w:val="0024009D"/>
    <w:rsid w:val="00240317"/>
    <w:rsid w:val="00240816"/>
    <w:rsid w:val="00241436"/>
    <w:rsid w:val="00241867"/>
    <w:rsid w:val="00241BF9"/>
    <w:rsid w:val="00242E71"/>
    <w:rsid w:val="00242EB2"/>
    <w:rsid w:val="002436E3"/>
    <w:rsid w:val="00243A31"/>
    <w:rsid w:val="00243E2C"/>
    <w:rsid w:val="002445B9"/>
    <w:rsid w:val="00244718"/>
    <w:rsid w:val="00245523"/>
    <w:rsid w:val="002455AB"/>
    <w:rsid w:val="00246548"/>
    <w:rsid w:val="00246CD8"/>
    <w:rsid w:val="00250021"/>
    <w:rsid w:val="00250132"/>
    <w:rsid w:val="00251991"/>
    <w:rsid w:val="00252293"/>
    <w:rsid w:val="0025278B"/>
    <w:rsid w:val="00252E40"/>
    <w:rsid w:val="002551BB"/>
    <w:rsid w:val="002551EF"/>
    <w:rsid w:val="00255599"/>
    <w:rsid w:val="0025571F"/>
    <w:rsid w:val="00255A76"/>
    <w:rsid w:val="00256CBA"/>
    <w:rsid w:val="00257217"/>
    <w:rsid w:val="002600EE"/>
    <w:rsid w:val="002611A5"/>
    <w:rsid w:val="00261435"/>
    <w:rsid w:val="0026285E"/>
    <w:rsid w:val="0026469C"/>
    <w:rsid w:val="00265EF0"/>
    <w:rsid w:val="0026795D"/>
    <w:rsid w:val="00270BFB"/>
    <w:rsid w:val="00272753"/>
    <w:rsid w:val="00272DFE"/>
    <w:rsid w:val="00273A91"/>
    <w:rsid w:val="002749F2"/>
    <w:rsid w:val="00276596"/>
    <w:rsid w:val="00276862"/>
    <w:rsid w:val="00276C72"/>
    <w:rsid w:val="00276C8C"/>
    <w:rsid w:val="002771B6"/>
    <w:rsid w:val="002779F7"/>
    <w:rsid w:val="00277EC9"/>
    <w:rsid w:val="0028108E"/>
    <w:rsid w:val="002815A3"/>
    <w:rsid w:val="00281D52"/>
    <w:rsid w:val="00281E91"/>
    <w:rsid w:val="00290072"/>
    <w:rsid w:val="00291801"/>
    <w:rsid w:val="00291CBA"/>
    <w:rsid w:val="0029210F"/>
    <w:rsid w:val="00292AD7"/>
    <w:rsid w:val="00293191"/>
    <w:rsid w:val="002949EE"/>
    <w:rsid w:val="00294CD6"/>
    <w:rsid w:val="00294D2B"/>
    <w:rsid w:val="00295FAE"/>
    <w:rsid w:val="00295FF3"/>
    <w:rsid w:val="002A05E0"/>
    <w:rsid w:val="002A1B4D"/>
    <w:rsid w:val="002A1C1F"/>
    <w:rsid w:val="002A26CD"/>
    <w:rsid w:val="002A6548"/>
    <w:rsid w:val="002A6DA5"/>
    <w:rsid w:val="002A71C2"/>
    <w:rsid w:val="002A7B50"/>
    <w:rsid w:val="002A7EB0"/>
    <w:rsid w:val="002B3042"/>
    <w:rsid w:val="002B3567"/>
    <w:rsid w:val="002B365E"/>
    <w:rsid w:val="002B419C"/>
    <w:rsid w:val="002B471B"/>
    <w:rsid w:val="002B5149"/>
    <w:rsid w:val="002B5329"/>
    <w:rsid w:val="002B54FD"/>
    <w:rsid w:val="002B579D"/>
    <w:rsid w:val="002B58C1"/>
    <w:rsid w:val="002B58CE"/>
    <w:rsid w:val="002B60DB"/>
    <w:rsid w:val="002B69FB"/>
    <w:rsid w:val="002B7397"/>
    <w:rsid w:val="002C09B0"/>
    <w:rsid w:val="002C1E68"/>
    <w:rsid w:val="002C584B"/>
    <w:rsid w:val="002C5939"/>
    <w:rsid w:val="002C6658"/>
    <w:rsid w:val="002C7390"/>
    <w:rsid w:val="002D02B2"/>
    <w:rsid w:val="002D07C1"/>
    <w:rsid w:val="002D3485"/>
    <w:rsid w:val="002D39D7"/>
    <w:rsid w:val="002D3AF5"/>
    <w:rsid w:val="002D4E6E"/>
    <w:rsid w:val="002D7039"/>
    <w:rsid w:val="002D7A5D"/>
    <w:rsid w:val="002E02BB"/>
    <w:rsid w:val="002E0494"/>
    <w:rsid w:val="002E0AA3"/>
    <w:rsid w:val="002E1172"/>
    <w:rsid w:val="002E2357"/>
    <w:rsid w:val="002E25D3"/>
    <w:rsid w:val="002E2CCF"/>
    <w:rsid w:val="002E2E82"/>
    <w:rsid w:val="002E3639"/>
    <w:rsid w:val="002E3BEF"/>
    <w:rsid w:val="002E4C5E"/>
    <w:rsid w:val="002E5FBF"/>
    <w:rsid w:val="002E72BC"/>
    <w:rsid w:val="002E73C6"/>
    <w:rsid w:val="002E7AE5"/>
    <w:rsid w:val="002E7F6E"/>
    <w:rsid w:val="002F048A"/>
    <w:rsid w:val="002F06A3"/>
    <w:rsid w:val="002F1ADB"/>
    <w:rsid w:val="002F1C3B"/>
    <w:rsid w:val="002F35E1"/>
    <w:rsid w:val="002F4105"/>
    <w:rsid w:val="002F4478"/>
    <w:rsid w:val="002F4A67"/>
    <w:rsid w:val="002F51EA"/>
    <w:rsid w:val="002F5251"/>
    <w:rsid w:val="002F7332"/>
    <w:rsid w:val="002F76AB"/>
    <w:rsid w:val="002F7D35"/>
    <w:rsid w:val="00300BFC"/>
    <w:rsid w:val="00300C10"/>
    <w:rsid w:val="00300FB6"/>
    <w:rsid w:val="00303D5E"/>
    <w:rsid w:val="0030437F"/>
    <w:rsid w:val="00305262"/>
    <w:rsid w:val="003066F7"/>
    <w:rsid w:val="00306713"/>
    <w:rsid w:val="0030707B"/>
    <w:rsid w:val="00307158"/>
    <w:rsid w:val="003079AF"/>
    <w:rsid w:val="00307D1C"/>
    <w:rsid w:val="00310601"/>
    <w:rsid w:val="00310A50"/>
    <w:rsid w:val="00311F4E"/>
    <w:rsid w:val="00312527"/>
    <w:rsid w:val="00313591"/>
    <w:rsid w:val="00313878"/>
    <w:rsid w:val="00313AE9"/>
    <w:rsid w:val="00314A38"/>
    <w:rsid w:val="003156C2"/>
    <w:rsid w:val="00316040"/>
    <w:rsid w:val="00316680"/>
    <w:rsid w:val="00317145"/>
    <w:rsid w:val="00320681"/>
    <w:rsid w:val="00321FB0"/>
    <w:rsid w:val="00322B92"/>
    <w:rsid w:val="0032449B"/>
    <w:rsid w:val="00324B2C"/>
    <w:rsid w:val="00325725"/>
    <w:rsid w:val="0032649E"/>
    <w:rsid w:val="00331970"/>
    <w:rsid w:val="00333511"/>
    <w:rsid w:val="00334E23"/>
    <w:rsid w:val="0033605A"/>
    <w:rsid w:val="00337AFB"/>
    <w:rsid w:val="00340A6A"/>
    <w:rsid w:val="00341617"/>
    <w:rsid w:val="00342DAB"/>
    <w:rsid w:val="0034377D"/>
    <w:rsid w:val="0034438B"/>
    <w:rsid w:val="0034439E"/>
    <w:rsid w:val="00345CB9"/>
    <w:rsid w:val="0034616E"/>
    <w:rsid w:val="0034703A"/>
    <w:rsid w:val="0034718A"/>
    <w:rsid w:val="00347264"/>
    <w:rsid w:val="003477BE"/>
    <w:rsid w:val="00350067"/>
    <w:rsid w:val="00350B06"/>
    <w:rsid w:val="003511F5"/>
    <w:rsid w:val="0035140B"/>
    <w:rsid w:val="00352BB4"/>
    <w:rsid w:val="00352BBE"/>
    <w:rsid w:val="003535C7"/>
    <w:rsid w:val="00353AF8"/>
    <w:rsid w:val="00353C0A"/>
    <w:rsid w:val="00354767"/>
    <w:rsid w:val="00355355"/>
    <w:rsid w:val="00360859"/>
    <w:rsid w:val="00360E4F"/>
    <w:rsid w:val="0036118D"/>
    <w:rsid w:val="003620F5"/>
    <w:rsid w:val="0036414E"/>
    <w:rsid w:val="003648EF"/>
    <w:rsid w:val="00365DAA"/>
    <w:rsid w:val="00366C74"/>
    <w:rsid w:val="00370113"/>
    <w:rsid w:val="003713A3"/>
    <w:rsid w:val="00371497"/>
    <w:rsid w:val="00371D05"/>
    <w:rsid w:val="00372F81"/>
    <w:rsid w:val="00373590"/>
    <w:rsid w:val="003745D8"/>
    <w:rsid w:val="00374CD4"/>
    <w:rsid w:val="003756C2"/>
    <w:rsid w:val="003769C2"/>
    <w:rsid w:val="00376EFB"/>
    <w:rsid w:val="00384F14"/>
    <w:rsid w:val="00386F3B"/>
    <w:rsid w:val="0038717F"/>
    <w:rsid w:val="0038793A"/>
    <w:rsid w:val="00390055"/>
    <w:rsid w:val="003905F3"/>
    <w:rsid w:val="00390742"/>
    <w:rsid w:val="003911D2"/>
    <w:rsid w:val="00392ACA"/>
    <w:rsid w:val="003945E9"/>
    <w:rsid w:val="003979C9"/>
    <w:rsid w:val="003A0524"/>
    <w:rsid w:val="003A1E5C"/>
    <w:rsid w:val="003A2B95"/>
    <w:rsid w:val="003A2C5F"/>
    <w:rsid w:val="003A30A7"/>
    <w:rsid w:val="003A3340"/>
    <w:rsid w:val="003A3C00"/>
    <w:rsid w:val="003A3D02"/>
    <w:rsid w:val="003A46B3"/>
    <w:rsid w:val="003A4AB3"/>
    <w:rsid w:val="003A65E8"/>
    <w:rsid w:val="003A6B54"/>
    <w:rsid w:val="003B0351"/>
    <w:rsid w:val="003B4283"/>
    <w:rsid w:val="003B468D"/>
    <w:rsid w:val="003B49A0"/>
    <w:rsid w:val="003B49BE"/>
    <w:rsid w:val="003B63B1"/>
    <w:rsid w:val="003B7407"/>
    <w:rsid w:val="003B76DB"/>
    <w:rsid w:val="003B77A9"/>
    <w:rsid w:val="003C01D1"/>
    <w:rsid w:val="003C056E"/>
    <w:rsid w:val="003C1085"/>
    <w:rsid w:val="003C2A47"/>
    <w:rsid w:val="003C2D17"/>
    <w:rsid w:val="003C3163"/>
    <w:rsid w:val="003C322B"/>
    <w:rsid w:val="003C41CF"/>
    <w:rsid w:val="003C4A4D"/>
    <w:rsid w:val="003C5B05"/>
    <w:rsid w:val="003C5B65"/>
    <w:rsid w:val="003C6FCB"/>
    <w:rsid w:val="003C7CD9"/>
    <w:rsid w:val="003D038D"/>
    <w:rsid w:val="003D0E10"/>
    <w:rsid w:val="003D1320"/>
    <w:rsid w:val="003D171B"/>
    <w:rsid w:val="003D1B07"/>
    <w:rsid w:val="003D1FB8"/>
    <w:rsid w:val="003D21E1"/>
    <w:rsid w:val="003D33A3"/>
    <w:rsid w:val="003D3C1D"/>
    <w:rsid w:val="003D48D5"/>
    <w:rsid w:val="003D5016"/>
    <w:rsid w:val="003D52DF"/>
    <w:rsid w:val="003D5F54"/>
    <w:rsid w:val="003D6074"/>
    <w:rsid w:val="003E0974"/>
    <w:rsid w:val="003E0C68"/>
    <w:rsid w:val="003E1874"/>
    <w:rsid w:val="003E1BD8"/>
    <w:rsid w:val="003E1DEC"/>
    <w:rsid w:val="003E3FC4"/>
    <w:rsid w:val="003E40FA"/>
    <w:rsid w:val="003E49C5"/>
    <w:rsid w:val="003E53FC"/>
    <w:rsid w:val="003E559C"/>
    <w:rsid w:val="003F16FC"/>
    <w:rsid w:val="003F1FD3"/>
    <w:rsid w:val="003F352D"/>
    <w:rsid w:val="003F3886"/>
    <w:rsid w:val="003F5782"/>
    <w:rsid w:val="003F5E5E"/>
    <w:rsid w:val="003F5FAD"/>
    <w:rsid w:val="003F66A1"/>
    <w:rsid w:val="003F7A25"/>
    <w:rsid w:val="0040034E"/>
    <w:rsid w:val="00400682"/>
    <w:rsid w:val="00402AFF"/>
    <w:rsid w:val="00402DE1"/>
    <w:rsid w:val="0040663A"/>
    <w:rsid w:val="00407F2B"/>
    <w:rsid w:val="00411457"/>
    <w:rsid w:val="00411885"/>
    <w:rsid w:val="00412CD5"/>
    <w:rsid w:val="004132F4"/>
    <w:rsid w:val="00413C45"/>
    <w:rsid w:val="004158DA"/>
    <w:rsid w:val="004167A8"/>
    <w:rsid w:val="0041747D"/>
    <w:rsid w:val="00417D25"/>
    <w:rsid w:val="004216F1"/>
    <w:rsid w:val="00421F0F"/>
    <w:rsid w:val="00422020"/>
    <w:rsid w:val="004221F6"/>
    <w:rsid w:val="00422868"/>
    <w:rsid w:val="004235ED"/>
    <w:rsid w:val="004260B1"/>
    <w:rsid w:val="004267C0"/>
    <w:rsid w:val="00430643"/>
    <w:rsid w:val="004306A9"/>
    <w:rsid w:val="00430E0B"/>
    <w:rsid w:val="004324F7"/>
    <w:rsid w:val="0043333B"/>
    <w:rsid w:val="00433E20"/>
    <w:rsid w:val="0043496F"/>
    <w:rsid w:val="00434CB0"/>
    <w:rsid w:val="00435CEF"/>
    <w:rsid w:val="00437D62"/>
    <w:rsid w:val="004408A2"/>
    <w:rsid w:val="00440BF0"/>
    <w:rsid w:val="0044220C"/>
    <w:rsid w:val="00442FFC"/>
    <w:rsid w:val="00444338"/>
    <w:rsid w:val="004445FE"/>
    <w:rsid w:val="004509C1"/>
    <w:rsid w:val="00450C67"/>
    <w:rsid w:val="0045213B"/>
    <w:rsid w:val="004529C5"/>
    <w:rsid w:val="004537F7"/>
    <w:rsid w:val="00453968"/>
    <w:rsid w:val="004543BB"/>
    <w:rsid w:val="004548EB"/>
    <w:rsid w:val="00454FD3"/>
    <w:rsid w:val="00456D55"/>
    <w:rsid w:val="00457107"/>
    <w:rsid w:val="004572F4"/>
    <w:rsid w:val="004613B9"/>
    <w:rsid w:val="00461FA6"/>
    <w:rsid w:val="00462A19"/>
    <w:rsid w:val="00463090"/>
    <w:rsid w:val="00463667"/>
    <w:rsid w:val="00463945"/>
    <w:rsid w:val="00464955"/>
    <w:rsid w:val="004660C8"/>
    <w:rsid w:val="00471343"/>
    <w:rsid w:val="0047209F"/>
    <w:rsid w:val="00472962"/>
    <w:rsid w:val="0047296D"/>
    <w:rsid w:val="00473834"/>
    <w:rsid w:val="00473988"/>
    <w:rsid w:val="004746D8"/>
    <w:rsid w:val="00476238"/>
    <w:rsid w:val="004767D2"/>
    <w:rsid w:val="00476816"/>
    <w:rsid w:val="00476D57"/>
    <w:rsid w:val="004808BC"/>
    <w:rsid w:val="00482ABC"/>
    <w:rsid w:val="004849C0"/>
    <w:rsid w:val="00484A98"/>
    <w:rsid w:val="00484C48"/>
    <w:rsid w:val="00486E56"/>
    <w:rsid w:val="004870B2"/>
    <w:rsid w:val="00487798"/>
    <w:rsid w:val="00491BD3"/>
    <w:rsid w:val="004922A2"/>
    <w:rsid w:val="0049306E"/>
    <w:rsid w:val="0049569C"/>
    <w:rsid w:val="00495F20"/>
    <w:rsid w:val="00497E07"/>
    <w:rsid w:val="004A0442"/>
    <w:rsid w:val="004A0BDB"/>
    <w:rsid w:val="004A28EA"/>
    <w:rsid w:val="004A4E23"/>
    <w:rsid w:val="004A63B9"/>
    <w:rsid w:val="004A6B0A"/>
    <w:rsid w:val="004A72E5"/>
    <w:rsid w:val="004A7402"/>
    <w:rsid w:val="004A7CE5"/>
    <w:rsid w:val="004B0F26"/>
    <w:rsid w:val="004B12CF"/>
    <w:rsid w:val="004B2609"/>
    <w:rsid w:val="004B35BB"/>
    <w:rsid w:val="004B4807"/>
    <w:rsid w:val="004B678C"/>
    <w:rsid w:val="004C00A3"/>
    <w:rsid w:val="004C0DA6"/>
    <w:rsid w:val="004C1831"/>
    <w:rsid w:val="004C26AE"/>
    <w:rsid w:val="004C29C5"/>
    <w:rsid w:val="004C619D"/>
    <w:rsid w:val="004C78BA"/>
    <w:rsid w:val="004D0041"/>
    <w:rsid w:val="004D04E7"/>
    <w:rsid w:val="004D0526"/>
    <w:rsid w:val="004D06F9"/>
    <w:rsid w:val="004D0701"/>
    <w:rsid w:val="004D0860"/>
    <w:rsid w:val="004D303D"/>
    <w:rsid w:val="004D3DFD"/>
    <w:rsid w:val="004D5B68"/>
    <w:rsid w:val="004D6CC9"/>
    <w:rsid w:val="004D6FB8"/>
    <w:rsid w:val="004D758C"/>
    <w:rsid w:val="004E0469"/>
    <w:rsid w:val="004E0C6D"/>
    <w:rsid w:val="004E1195"/>
    <w:rsid w:val="004E386C"/>
    <w:rsid w:val="004E3931"/>
    <w:rsid w:val="004E4A64"/>
    <w:rsid w:val="004E58C3"/>
    <w:rsid w:val="004E6BDC"/>
    <w:rsid w:val="004E6CA4"/>
    <w:rsid w:val="004E6D66"/>
    <w:rsid w:val="004E72D5"/>
    <w:rsid w:val="004E77A1"/>
    <w:rsid w:val="004E7BBE"/>
    <w:rsid w:val="004E7F26"/>
    <w:rsid w:val="004F08E1"/>
    <w:rsid w:val="004F092D"/>
    <w:rsid w:val="004F3EC6"/>
    <w:rsid w:val="004F6693"/>
    <w:rsid w:val="004F721F"/>
    <w:rsid w:val="005005C9"/>
    <w:rsid w:val="005017C0"/>
    <w:rsid w:val="005052A0"/>
    <w:rsid w:val="005101AA"/>
    <w:rsid w:val="00512A05"/>
    <w:rsid w:val="00512FF7"/>
    <w:rsid w:val="00513699"/>
    <w:rsid w:val="005137CD"/>
    <w:rsid w:val="005156A7"/>
    <w:rsid w:val="00522D33"/>
    <w:rsid w:val="00522E6F"/>
    <w:rsid w:val="00523D46"/>
    <w:rsid w:val="005254BC"/>
    <w:rsid w:val="00527513"/>
    <w:rsid w:val="00527946"/>
    <w:rsid w:val="00527A9D"/>
    <w:rsid w:val="005301C5"/>
    <w:rsid w:val="005303D7"/>
    <w:rsid w:val="00530FD0"/>
    <w:rsid w:val="00531D4E"/>
    <w:rsid w:val="00532810"/>
    <w:rsid w:val="005328A0"/>
    <w:rsid w:val="00532B70"/>
    <w:rsid w:val="0053441E"/>
    <w:rsid w:val="00534421"/>
    <w:rsid w:val="0053615E"/>
    <w:rsid w:val="00537252"/>
    <w:rsid w:val="00537BCE"/>
    <w:rsid w:val="0054236E"/>
    <w:rsid w:val="0054257C"/>
    <w:rsid w:val="005428EC"/>
    <w:rsid w:val="0054297F"/>
    <w:rsid w:val="00543CE1"/>
    <w:rsid w:val="00544896"/>
    <w:rsid w:val="005466DC"/>
    <w:rsid w:val="00546909"/>
    <w:rsid w:val="00546A0C"/>
    <w:rsid w:val="00546F9B"/>
    <w:rsid w:val="005475DE"/>
    <w:rsid w:val="00550BA2"/>
    <w:rsid w:val="00552CF9"/>
    <w:rsid w:val="00552DDD"/>
    <w:rsid w:val="00556BC1"/>
    <w:rsid w:val="00560870"/>
    <w:rsid w:val="00561421"/>
    <w:rsid w:val="00562E77"/>
    <w:rsid w:val="005639F3"/>
    <w:rsid w:val="00563FE2"/>
    <w:rsid w:val="005641E4"/>
    <w:rsid w:val="00564E98"/>
    <w:rsid w:val="00566489"/>
    <w:rsid w:val="00566AEA"/>
    <w:rsid w:val="00566F0E"/>
    <w:rsid w:val="005676BA"/>
    <w:rsid w:val="005703CA"/>
    <w:rsid w:val="00570957"/>
    <w:rsid w:val="005719E3"/>
    <w:rsid w:val="005724D1"/>
    <w:rsid w:val="00573B4C"/>
    <w:rsid w:val="0057459A"/>
    <w:rsid w:val="00574DF8"/>
    <w:rsid w:val="005753CD"/>
    <w:rsid w:val="00576BA2"/>
    <w:rsid w:val="00577EDD"/>
    <w:rsid w:val="00580B51"/>
    <w:rsid w:val="00582529"/>
    <w:rsid w:val="005827A8"/>
    <w:rsid w:val="00582F3D"/>
    <w:rsid w:val="005843CF"/>
    <w:rsid w:val="00584601"/>
    <w:rsid w:val="00584AE2"/>
    <w:rsid w:val="00585633"/>
    <w:rsid w:val="005918EA"/>
    <w:rsid w:val="0059226D"/>
    <w:rsid w:val="00592B24"/>
    <w:rsid w:val="00595CBE"/>
    <w:rsid w:val="00597919"/>
    <w:rsid w:val="005A071D"/>
    <w:rsid w:val="005A0842"/>
    <w:rsid w:val="005A08EE"/>
    <w:rsid w:val="005A0D14"/>
    <w:rsid w:val="005A379F"/>
    <w:rsid w:val="005A3FD0"/>
    <w:rsid w:val="005A452C"/>
    <w:rsid w:val="005A492C"/>
    <w:rsid w:val="005A518E"/>
    <w:rsid w:val="005A5748"/>
    <w:rsid w:val="005A5840"/>
    <w:rsid w:val="005A71A9"/>
    <w:rsid w:val="005B03EA"/>
    <w:rsid w:val="005B0CD9"/>
    <w:rsid w:val="005B2C1A"/>
    <w:rsid w:val="005B473E"/>
    <w:rsid w:val="005B4903"/>
    <w:rsid w:val="005B4E4F"/>
    <w:rsid w:val="005B528B"/>
    <w:rsid w:val="005B5883"/>
    <w:rsid w:val="005B5D03"/>
    <w:rsid w:val="005B681D"/>
    <w:rsid w:val="005B7617"/>
    <w:rsid w:val="005C074F"/>
    <w:rsid w:val="005C0C68"/>
    <w:rsid w:val="005C1162"/>
    <w:rsid w:val="005C387D"/>
    <w:rsid w:val="005C3A21"/>
    <w:rsid w:val="005C3AC1"/>
    <w:rsid w:val="005C4B73"/>
    <w:rsid w:val="005C4EE9"/>
    <w:rsid w:val="005C7A56"/>
    <w:rsid w:val="005D1E02"/>
    <w:rsid w:val="005D3271"/>
    <w:rsid w:val="005D4567"/>
    <w:rsid w:val="005D4FAF"/>
    <w:rsid w:val="005D6BD9"/>
    <w:rsid w:val="005D751E"/>
    <w:rsid w:val="005E018A"/>
    <w:rsid w:val="005E3685"/>
    <w:rsid w:val="005E3F2D"/>
    <w:rsid w:val="005E6245"/>
    <w:rsid w:val="005E723A"/>
    <w:rsid w:val="005F1971"/>
    <w:rsid w:val="005F2BE9"/>
    <w:rsid w:val="005F2DA8"/>
    <w:rsid w:val="005F31CB"/>
    <w:rsid w:val="005F3D6E"/>
    <w:rsid w:val="005F6A00"/>
    <w:rsid w:val="005F6F53"/>
    <w:rsid w:val="006023D5"/>
    <w:rsid w:val="00603BB1"/>
    <w:rsid w:val="006050E8"/>
    <w:rsid w:val="00605764"/>
    <w:rsid w:val="00606390"/>
    <w:rsid w:val="0060646D"/>
    <w:rsid w:val="006078F7"/>
    <w:rsid w:val="00612149"/>
    <w:rsid w:val="0061216F"/>
    <w:rsid w:val="00612226"/>
    <w:rsid w:val="0061254A"/>
    <w:rsid w:val="00613537"/>
    <w:rsid w:val="006135E0"/>
    <w:rsid w:val="006139D5"/>
    <w:rsid w:val="00614038"/>
    <w:rsid w:val="006149D6"/>
    <w:rsid w:val="0061561F"/>
    <w:rsid w:val="00616FB9"/>
    <w:rsid w:val="00621DF4"/>
    <w:rsid w:val="00622530"/>
    <w:rsid w:val="00622E6D"/>
    <w:rsid w:val="0062334D"/>
    <w:rsid w:val="00623DA7"/>
    <w:rsid w:val="006246BE"/>
    <w:rsid w:val="00624ED6"/>
    <w:rsid w:val="00625B70"/>
    <w:rsid w:val="00625DE1"/>
    <w:rsid w:val="006268BB"/>
    <w:rsid w:val="0063012B"/>
    <w:rsid w:val="006305B0"/>
    <w:rsid w:val="00630B5C"/>
    <w:rsid w:val="0063128A"/>
    <w:rsid w:val="00631967"/>
    <w:rsid w:val="0063275B"/>
    <w:rsid w:val="006343EF"/>
    <w:rsid w:val="00634A1C"/>
    <w:rsid w:val="00634E90"/>
    <w:rsid w:val="00635AEA"/>
    <w:rsid w:val="00635E77"/>
    <w:rsid w:val="00635FB0"/>
    <w:rsid w:val="006369AF"/>
    <w:rsid w:val="00636B88"/>
    <w:rsid w:val="00637141"/>
    <w:rsid w:val="006372F7"/>
    <w:rsid w:val="00637F00"/>
    <w:rsid w:val="00637F78"/>
    <w:rsid w:val="00640A1E"/>
    <w:rsid w:val="00640D0A"/>
    <w:rsid w:val="00641F3F"/>
    <w:rsid w:val="00642FB8"/>
    <w:rsid w:val="00643780"/>
    <w:rsid w:val="00643F44"/>
    <w:rsid w:val="0064406C"/>
    <w:rsid w:val="00644293"/>
    <w:rsid w:val="006450ED"/>
    <w:rsid w:val="00645260"/>
    <w:rsid w:val="00645A5D"/>
    <w:rsid w:val="00647463"/>
    <w:rsid w:val="00647ABE"/>
    <w:rsid w:val="00647B42"/>
    <w:rsid w:val="00650512"/>
    <w:rsid w:val="00650CEE"/>
    <w:rsid w:val="00651FB0"/>
    <w:rsid w:val="006523FE"/>
    <w:rsid w:val="00653486"/>
    <w:rsid w:val="00654CAC"/>
    <w:rsid w:val="00654D3E"/>
    <w:rsid w:val="00655695"/>
    <w:rsid w:val="00656F5D"/>
    <w:rsid w:val="006626B8"/>
    <w:rsid w:val="00662CBA"/>
    <w:rsid w:val="00664050"/>
    <w:rsid w:val="0066447D"/>
    <w:rsid w:val="00664573"/>
    <w:rsid w:val="00664746"/>
    <w:rsid w:val="00664A30"/>
    <w:rsid w:val="00665773"/>
    <w:rsid w:val="00665777"/>
    <w:rsid w:val="00666D8D"/>
    <w:rsid w:val="00667309"/>
    <w:rsid w:val="006677EC"/>
    <w:rsid w:val="006701CB"/>
    <w:rsid w:val="00670750"/>
    <w:rsid w:val="00670FA2"/>
    <w:rsid w:val="00671182"/>
    <w:rsid w:val="0067143E"/>
    <w:rsid w:val="00671511"/>
    <w:rsid w:val="006735D0"/>
    <w:rsid w:val="00673610"/>
    <w:rsid w:val="006741E0"/>
    <w:rsid w:val="00674E25"/>
    <w:rsid w:val="00675459"/>
    <w:rsid w:val="00675606"/>
    <w:rsid w:val="00675A43"/>
    <w:rsid w:val="00675DC5"/>
    <w:rsid w:val="00675F50"/>
    <w:rsid w:val="00676CFA"/>
    <w:rsid w:val="006778F2"/>
    <w:rsid w:val="006803A7"/>
    <w:rsid w:val="00680950"/>
    <w:rsid w:val="00680D46"/>
    <w:rsid w:val="006829F9"/>
    <w:rsid w:val="00683862"/>
    <w:rsid w:val="00685ECF"/>
    <w:rsid w:val="006860CA"/>
    <w:rsid w:val="006863B3"/>
    <w:rsid w:val="00686919"/>
    <w:rsid w:val="00687514"/>
    <w:rsid w:val="00690E1A"/>
    <w:rsid w:val="00691AD7"/>
    <w:rsid w:val="00692041"/>
    <w:rsid w:val="006921F0"/>
    <w:rsid w:val="006958C2"/>
    <w:rsid w:val="006958DC"/>
    <w:rsid w:val="00695C70"/>
    <w:rsid w:val="0069638E"/>
    <w:rsid w:val="006972F1"/>
    <w:rsid w:val="006A04AF"/>
    <w:rsid w:val="006A0D40"/>
    <w:rsid w:val="006A1E65"/>
    <w:rsid w:val="006A21A4"/>
    <w:rsid w:val="006A2302"/>
    <w:rsid w:val="006A2345"/>
    <w:rsid w:val="006A2961"/>
    <w:rsid w:val="006A3BF3"/>
    <w:rsid w:val="006A5461"/>
    <w:rsid w:val="006A5C75"/>
    <w:rsid w:val="006A61DA"/>
    <w:rsid w:val="006A69CE"/>
    <w:rsid w:val="006A71B4"/>
    <w:rsid w:val="006A7D66"/>
    <w:rsid w:val="006A7DE2"/>
    <w:rsid w:val="006B0DE5"/>
    <w:rsid w:val="006B1911"/>
    <w:rsid w:val="006B2036"/>
    <w:rsid w:val="006B27AD"/>
    <w:rsid w:val="006B4B83"/>
    <w:rsid w:val="006B4C6B"/>
    <w:rsid w:val="006B5553"/>
    <w:rsid w:val="006B5989"/>
    <w:rsid w:val="006B5DC3"/>
    <w:rsid w:val="006B6E53"/>
    <w:rsid w:val="006B722B"/>
    <w:rsid w:val="006B7F25"/>
    <w:rsid w:val="006B7F35"/>
    <w:rsid w:val="006C065E"/>
    <w:rsid w:val="006C0B8B"/>
    <w:rsid w:val="006C3E6E"/>
    <w:rsid w:val="006C4099"/>
    <w:rsid w:val="006C41C2"/>
    <w:rsid w:val="006C66E9"/>
    <w:rsid w:val="006D0C46"/>
    <w:rsid w:val="006D0DD0"/>
    <w:rsid w:val="006D2108"/>
    <w:rsid w:val="006D33F3"/>
    <w:rsid w:val="006D39A4"/>
    <w:rsid w:val="006D3A4F"/>
    <w:rsid w:val="006D484A"/>
    <w:rsid w:val="006D6903"/>
    <w:rsid w:val="006E0A9F"/>
    <w:rsid w:val="006E157B"/>
    <w:rsid w:val="006E249A"/>
    <w:rsid w:val="006E26CD"/>
    <w:rsid w:val="006E2924"/>
    <w:rsid w:val="006E4365"/>
    <w:rsid w:val="006E4D56"/>
    <w:rsid w:val="006E5951"/>
    <w:rsid w:val="006E63DC"/>
    <w:rsid w:val="006E6673"/>
    <w:rsid w:val="006F0DFE"/>
    <w:rsid w:val="006F14D8"/>
    <w:rsid w:val="006F1E06"/>
    <w:rsid w:val="006F2014"/>
    <w:rsid w:val="006F26DD"/>
    <w:rsid w:val="006F27A4"/>
    <w:rsid w:val="006F3147"/>
    <w:rsid w:val="006F33FF"/>
    <w:rsid w:val="006F36C0"/>
    <w:rsid w:val="006F55BB"/>
    <w:rsid w:val="006F6D13"/>
    <w:rsid w:val="006F77CF"/>
    <w:rsid w:val="00700C75"/>
    <w:rsid w:val="00701127"/>
    <w:rsid w:val="00701E1F"/>
    <w:rsid w:val="00701FDD"/>
    <w:rsid w:val="0070423F"/>
    <w:rsid w:val="00705132"/>
    <w:rsid w:val="00705938"/>
    <w:rsid w:val="00705AA0"/>
    <w:rsid w:val="00706151"/>
    <w:rsid w:val="00707516"/>
    <w:rsid w:val="007131AB"/>
    <w:rsid w:val="007132D2"/>
    <w:rsid w:val="00713DE6"/>
    <w:rsid w:val="00713EB2"/>
    <w:rsid w:val="00714451"/>
    <w:rsid w:val="00715AE5"/>
    <w:rsid w:val="00715C47"/>
    <w:rsid w:val="00717545"/>
    <w:rsid w:val="00721508"/>
    <w:rsid w:val="007219AF"/>
    <w:rsid w:val="00722B49"/>
    <w:rsid w:val="0072303D"/>
    <w:rsid w:val="007249C1"/>
    <w:rsid w:val="00725D06"/>
    <w:rsid w:val="00726A62"/>
    <w:rsid w:val="00731C0D"/>
    <w:rsid w:val="00731C80"/>
    <w:rsid w:val="00731D93"/>
    <w:rsid w:val="00732BFD"/>
    <w:rsid w:val="00732EB6"/>
    <w:rsid w:val="0073336A"/>
    <w:rsid w:val="00733957"/>
    <w:rsid w:val="00733B99"/>
    <w:rsid w:val="00734401"/>
    <w:rsid w:val="00734AF6"/>
    <w:rsid w:val="00742976"/>
    <w:rsid w:val="007466B8"/>
    <w:rsid w:val="00746B6D"/>
    <w:rsid w:val="0074704D"/>
    <w:rsid w:val="00747A79"/>
    <w:rsid w:val="0075019F"/>
    <w:rsid w:val="00751255"/>
    <w:rsid w:val="00752452"/>
    <w:rsid w:val="0075278C"/>
    <w:rsid w:val="007536C9"/>
    <w:rsid w:val="00753AD2"/>
    <w:rsid w:val="00755AD6"/>
    <w:rsid w:val="007562FF"/>
    <w:rsid w:val="00756B60"/>
    <w:rsid w:val="007578EA"/>
    <w:rsid w:val="00757DA0"/>
    <w:rsid w:val="0076178A"/>
    <w:rsid w:val="0076189E"/>
    <w:rsid w:val="0076337E"/>
    <w:rsid w:val="00763DE8"/>
    <w:rsid w:val="007644C2"/>
    <w:rsid w:val="00764BA2"/>
    <w:rsid w:val="00765C42"/>
    <w:rsid w:val="007660F4"/>
    <w:rsid w:val="00766932"/>
    <w:rsid w:val="0076726A"/>
    <w:rsid w:val="007704EA"/>
    <w:rsid w:val="00770827"/>
    <w:rsid w:val="0077336C"/>
    <w:rsid w:val="007759B1"/>
    <w:rsid w:val="00775C12"/>
    <w:rsid w:val="00776123"/>
    <w:rsid w:val="00777929"/>
    <w:rsid w:val="00777E5A"/>
    <w:rsid w:val="00780351"/>
    <w:rsid w:val="00780868"/>
    <w:rsid w:val="00781906"/>
    <w:rsid w:val="00782A4B"/>
    <w:rsid w:val="0078412B"/>
    <w:rsid w:val="007851D1"/>
    <w:rsid w:val="00785D6A"/>
    <w:rsid w:val="007869C7"/>
    <w:rsid w:val="00786D8E"/>
    <w:rsid w:val="00790DFC"/>
    <w:rsid w:val="00790F45"/>
    <w:rsid w:val="00791B0F"/>
    <w:rsid w:val="00796415"/>
    <w:rsid w:val="00797CFE"/>
    <w:rsid w:val="00797D28"/>
    <w:rsid w:val="007A08E8"/>
    <w:rsid w:val="007A29F9"/>
    <w:rsid w:val="007A41E9"/>
    <w:rsid w:val="007A5507"/>
    <w:rsid w:val="007A58DC"/>
    <w:rsid w:val="007A59AA"/>
    <w:rsid w:val="007A6279"/>
    <w:rsid w:val="007A74EF"/>
    <w:rsid w:val="007B05C6"/>
    <w:rsid w:val="007B0B37"/>
    <w:rsid w:val="007B0C80"/>
    <w:rsid w:val="007B0FD0"/>
    <w:rsid w:val="007B2C50"/>
    <w:rsid w:val="007B43A2"/>
    <w:rsid w:val="007B525D"/>
    <w:rsid w:val="007B5707"/>
    <w:rsid w:val="007B685E"/>
    <w:rsid w:val="007B7F60"/>
    <w:rsid w:val="007C03F3"/>
    <w:rsid w:val="007C08EA"/>
    <w:rsid w:val="007C1BCB"/>
    <w:rsid w:val="007C2F71"/>
    <w:rsid w:val="007C5322"/>
    <w:rsid w:val="007C56B3"/>
    <w:rsid w:val="007C6376"/>
    <w:rsid w:val="007C6622"/>
    <w:rsid w:val="007C7A3A"/>
    <w:rsid w:val="007D044A"/>
    <w:rsid w:val="007D0B57"/>
    <w:rsid w:val="007D1460"/>
    <w:rsid w:val="007D24FA"/>
    <w:rsid w:val="007D26EA"/>
    <w:rsid w:val="007D510D"/>
    <w:rsid w:val="007D57BE"/>
    <w:rsid w:val="007E0C52"/>
    <w:rsid w:val="007E176D"/>
    <w:rsid w:val="007E1903"/>
    <w:rsid w:val="007E1BC5"/>
    <w:rsid w:val="007E211B"/>
    <w:rsid w:val="007E29B6"/>
    <w:rsid w:val="007E2B11"/>
    <w:rsid w:val="007E4D18"/>
    <w:rsid w:val="007E5188"/>
    <w:rsid w:val="007E5943"/>
    <w:rsid w:val="007E5EC8"/>
    <w:rsid w:val="007E6A0B"/>
    <w:rsid w:val="007E7456"/>
    <w:rsid w:val="007E7C95"/>
    <w:rsid w:val="007F005F"/>
    <w:rsid w:val="007F0455"/>
    <w:rsid w:val="007F078E"/>
    <w:rsid w:val="007F14A2"/>
    <w:rsid w:val="007F189B"/>
    <w:rsid w:val="007F19D0"/>
    <w:rsid w:val="007F2B16"/>
    <w:rsid w:val="007F4228"/>
    <w:rsid w:val="007F450D"/>
    <w:rsid w:val="007F5EAD"/>
    <w:rsid w:val="007F70C0"/>
    <w:rsid w:val="007F75E9"/>
    <w:rsid w:val="007F7882"/>
    <w:rsid w:val="008005F1"/>
    <w:rsid w:val="00800FF0"/>
    <w:rsid w:val="00801BA6"/>
    <w:rsid w:val="00801E45"/>
    <w:rsid w:val="00802201"/>
    <w:rsid w:val="00802A78"/>
    <w:rsid w:val="00802A7E"/>
    <w:rsid w:val="0080323A"/>
    <w:rsid w:val="008039F6"/>
    <w:rsid w:val="00804977"/>
    <w:rsid w:val="008051DC"/>
    <w:rsid w:val="00805532"/>
    <w:rsid w:val="00806309"/>
    <w:rsid w:val="00806411"/>
    <w:rsid w:val="00806498"/>
    <w:rsid w:val="0080691A"/>
    <w:rsid w:val="008072D1"/>
    <w:rsid w:val="00807830"/>
    <w:rsid w:val="00810024"/>
    <w:rsid w:val="00810594"/>
    <w:rsid w:val="00811B03"/>
    <w:rsid w:val="00811CFD"/>
    <w:rsid w:val="00811ECE"/>
    <w:rsid w:val="00812AE6"/>
    <w:rsid w:val="00812CB2"/>
    <w:rsid w:val="008131C9"/>
    <w:rsid w:val="008131F5"/>
    <w:rsid w:val="0081379B"/>
    <w:rsid w:val="00814013"/>
    <w:rsid w:val="00814C75"/>
    <w:rsid w:val="0081527D"/>
    <w:rsid w:val="0081642A"/>
    <w:rsid w:val="0081669A"/>
    <w:rsid w:val="008168F1"/>
    <w:rsid w:val="00816EEE"/>
    <w:rsid w:val="00822AB8"/>
    <w:rsid w:val="008239DE"/>
    <w:rsid w:val="00824605"/>
    <w:rsid w:val="00824F8D"/>
    <w:rsid w:val="008252FD"/>
    <w:rsid w:val="00825B14"/>
    <w:rsid w:val="00826642"/>
    <w:rsid w:val="008268DC"/>
    <w:rsid w:val="00826DEF"/>
    <w:rsid w:val="0083017C"/>
    <w:rsid w:val="00830C50"/>
    <w:rsid w:val="008313B1"/>
    <w:rsid w:val="00833A03"/>
    <w:rsid w:val="0083707C"/>
    <w:rsid w:val="0083720F"/>
    <w:rsid w:val="00840DC1"/>
    <w:rsid w:val="0084121D"/>
    <w:rsid w:val="0084190D"/>
    <w:rsid w:val="00841A26"/>
    <w:rsid w:val="00843242"/>
    <w:rsid w:val="00843356"/>
    <w:rsid w:val="00843A56"/>
    <w:rsid w:val="00843FFF"/>
    <w:rsid w:val="00844928"/>
    <w:rsid w:val="00844CDD"/>
    <w:rsid w:val="008467B6"/>
    <w:rsid w:val="008468D5"/>
    <w:rsid w:val="00846959"/>
    <w:rsid w:val="008470B9"/>
    <w:rsid w:val="0084789A"/>
    <w:rsid w:val="00847C1D"/>
    <w:rsid w:val="00847EA1"/>
    <w:rsid w:val="008503C5"/>
    <w:rsid w:val="0085085A"/>
    <w:rsid w:val="00850C2D"/>
    <w:rsid w:val="00850D4B"/>
    <w:rsid w:val="00851379"/>
    <w:rsid w:val="008521BC"/>
    <w:rsid w:val="00852AB9"/>
    <w:rsid w:val="008530C8"/>
    <w:rsid w:val="0085321A"/>
    <w:rsid w:val="00853248"/>
    <w:rsid w:val="008561BE"/>
    <w:rsid w:val="00857D6E"/>
    <w:rsid w:val="00857F0E"/>
    <w:rsid w:val="0086112C"/>
    <w:rsid w:val="008614C3"/>
    <w:rsid w:val="00861545"/>
    <w:rsid w:val="00865C8B"/>
    <w:rsid w:val="008667F0"/>
    <w:rsid w:val="00867693"/>
    <w:rsid w:val="008676CD"/>
    <w:rsid w:val="0087006E"/>
    <w:rsid w:val="0087148A"/>
    <w:rsid w:val="00871A16"/>
    <w:rsid w:val="00871B1C"/>
    <w:rsid w:val="00872750"/>
    <w:rsid w:val="00873177"/>
    <w:rsid w:val="008734E6"/>
    <w:rsid w:val="00873600"/>
    <w:rsid w:val="0087520B"/>
    <w:rsid w:val="008753FD"/>
    <w:rsid w:val="0087558B"/>
    <w:rsid w:val="008766F2"/>
    <w:rsid w:val="00877A84"/>
    <w:rsid w:val="00877DEB"/>
    <w:rsid w:val="008802B6"/>
    <w:rsid w:val="00880CFA"/>
    <w:rsid w:val="008816F3"/>
    <w:rsid w:val="00881E78"/>
    <w:rsid w:val="008820AD"/>
    <w:rsid w:val="00882891"/>
    <w:rsid w:val="00882956"/>
    <w:rsid w:val="00883555"/>
    <w:rsid w:val="00883627"/>
    <w:rsid w:val="00884E84"/>
    <w:rsid w:val="00885100"/>
    <w:rsid w:val="00885A75"/>
    <w:rsid w:val="00886AC8"/>
    <w:rsid w:val="0089175F"/>
    <w:rsid w:val="00892341"/>
    <w:rsid w:val="008925D3"/>
    <w:rsid w:val="00893EB9"/>
    <w:rsid w:val="00894449"/>
    <w:rsid w:val="00894E81"/>
    <w:rsid w:val="00895EAE"/>
    <w:rsid w:val="00897022"/>
    <w:rsid w:val="008973E2"/>
    <w:rsid w:val="008978EB"/>
    <w:rsid w:val="00897B40"/>
    <w:rsid w:val="008A0857"/>
    <w:rsid w:val="008A1657"/>
    <w:rsid w:val="008A1EC2"/>
    <w:rsid w:val="008A32D4"/>
    <w:rsid w:val="008A37BD"/>
    <w:rsid w:val="008A3E49"/>
    <w:rsid w:val="008A4218"/>
    <w:rsid w:val="008A483A"/>
    <w:rsid w:val="008A5777"/>
    <w:rsid w:val="008A579D"/>
    <w:rsid w:val="008A5968"/>
    <w:rsid w:val="008A7845"/>
    <w:rsid w:val="008A7CB2"/>
    <w:rsid w:val="008B1B88"/>
    <w:rsid w:val="008B2145"/>
    <w:rsid w:val="008B2CBA"/>
    <w:rsid w:val="008B4C95"/>
    <w:rsid w:val="008B4D1A"/>
    <w:rsid w:val="008B52D6"/>
    <w:rsid w:val="008B682B"/>
    <w:rsid w:val="008B6EAD"/>
    <w:rsid w:val="008C0270"/>
    <w:rsid w:val="008C16BB"/>
    <w:rsid w:val="008C3620"/>
    <w:rsid w:val="008C4ED7"/>
    <w:rsid w:val="008C500A"/>
    <w:rsid w:val="008C657F"/>
    <w:rsid w:val="008C6DD1"/>
    <w:rsid w:val="008C7266"/>
    <w:rsid w:val="008C7803"/>
    <w:rsid w:val="008C7A22"/>
    <w:rsid w:val="008C7B2B"/>
    <w:rsid w:val="008D084A"/>
    <w:rsid w:val="008D133B"/>
    <w:rsid w:val="008D16DA"/>
    <w:rsid w:val="008D1D00"/>
    <w:rsid w:val="008D2845"/>
    <w:rsid w:val="008D424A"/>
    <w:rsid w:val="008D609E"/>
    <w:rsid w:val="008D661D"/>
    <w:rsid w:val="008D6EC1"/>
    <w:rsid w:val="008D7A6E"/>
    <w:rsid w:val="008E0D1C"/>
    <w:rsid w:val="008E1C45"/>
    <w:rsid w:val="008E1FC4"/>
    <w:rsid w:val="008E2C6B"/>
    <w:rsid w:val="008E370D"/>
    <w:rsid w:val="008E39AA"/>
    <w:rsid w:val="008E516A"/>
    <w:rsid w:val="008E6AE1"/>
    <w:rsid w:val="008E7F5D"/>
    <w:rsid w:val="008F01FD"/>
    <w:rsid w:val="008F089A"/>
    <w:rsid w:val="008F0DC1"/>
    <w:rsid w:val="008F273E"/>
    <w:rsid w:val="008F342F"/>
    <w:rsid w:val="008F43BC"/>
    <w:rsid w:val="008F4DD0"/>
    <w:rsid w:val="008F5714"/>
    <w:rsid w:val="008F7873"/>
    <w:rsid w:val="00900DF6"/>
    <w:rsid w:val="009019F2"/>
    <w:rsid w:val="00902B72"/>
    <w:rsid w:val="009048EA"/>
    <w:rsid w:val="009064A4"/>
    <w:rsid w:val="009070AF"/>
    <w:rsid w:val="00907B5D"/>
    <w:rsid w:val="00907F44"/>
    <w:rsid w:val="00910826"/>
    <w:rsid w:val="009108E8"/>
    <w:rsid w:val="009111A5"/>
    <w:rsid w:val="00912AAA"/>
    <w:rsid w:val="009144A0"/>
    <w:rsid w:val="00915767"/>
    <w:rsid w:val="009208D6"/>
    <w:rsid w:val="009216CA"/>
    <w:rsid w:val="00921993"/>
    <w:rsid w:val="00921A24"/>
    <w:rsid w:val="0092216E"/>
    <w:rsid w:val="0092363E"/>
    <w:rsid w:val="00923A74"/>
    <w:rsid w:val="00923A8A"/>
    <w:rsid w:val="00924A7B"/>
    <w:rsid w:val="00924C18"/>
    <w:rsid w:val="00925ECD"/>
    <w:rsid w:val="00926112"/>
    <w:rsid w:val="0092775A"/>
    <w:rsid w:val="00931413"/>
    <w:rsid w:val="0093228A"/>
    <w:rsid w:val="00932BC1"/>
    <w:rsid w:val="0093490B"/>
    <w:rsid w:val="00934C1D"/>
    <w:rsid w:val="00935243"/>
    <w:rsid w:val="009378B4"/>
    <w:rsid w:val="00940CA3"/>
    <w:rsid w:val="00941511"/>
    <w:rsid w:val="00941608"/>
    <w:rsid w:val="00941A0A"/>
    <w:rsid w:val="009422DB"/>
    <w:rsid w:val="00942866"/>
    <w:rsid w:val="00942911"/>
    <w:rsid w:val="00943E77"/>
    <w:rsid w:val="00944AA7"/>
    <w:rsid w:val="00945298"/>
    <w:rsid w:val="00946240"/>
    <w:rsid w:val="00946460"/>
    <w:rsid w:val="00946BDA"/>
    <w:rsid w:val="009473C2"/>
    <w:rsid w:val="00947F59"/>
    <w:rsid w:val="00950C01"/>
    <w:rsid w:val="0095106E"/>
    <w:rsid w:val="0095107B"/>
    <w:rsid w:val="009518CC"/>
    <w:rsid w:val="00951EDE"/>
    <w:rsid w:val="0095271F"/>
    <w:rsid w:val="00953398"/>
    <w:rsid w:val="00953EDA"/>
    <w:rsid w:val="00954D68"/>
    <w:rsid w:val="009554BB"/>
    <w:rsid w:val="00960411"/>
    <w:rsid w:val="00961102"/>
    <w:rsid w:val="00961D15"/>
    <w:rsid w:val="009622A0"/>
    <w:rsid w:val="00962CCB"/>
    <w:rsid w:val="00963328"/>
    <w:rsid w:val="00964C5D"/>
    <w:rsid w:val="00964CD3"/>
    <w:rsid w:val="0096532C"/>
    <w:rsid w:val="009654B8"/>
    <w:rsid w:val="00965675"/>
    <w:rsid w:val="0096700E"/>
    <w:rsid w:val="00967931"/>
    <w:rsid w:val="00967C6B"/>
    <w:rsid w:val="00970ADD"/>
    <w:rsid w:val="009711E1"/>
    <w:rsid w:val="00971BB6"/>
    <w:rsid w:val="00973277"/>
    <w:rsid w:val="00973CD2"/>
    <w:rsid w:val="00974257"/>
    <w:rsid w:val="009746CD"/>
    <w:rsid w:val="009748EC"/>
    <w:rsid w:val="009750B5"/>
    <w:rsid w:val="009756E3"/>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7F80"/>
    <w:rsid w:val="00990F3E"/>
    <w:rsid w:val="0099322F"/>
    <w:rsid w:val="0099429B"/>
    <w:rsid w:val="00994349"/>
    <w:rsid w:val="00994521"/>
    <w:rsid w:val="00994A2A"/>
    <w:rsid w:val="009957E1"/>
    <w:rsid w:val="009977BD"/>
    <w:rsid w:val="009A1709"/>
    <w:rsid w:val="009A1838"/>
    <w:rsid w:val="009A3078"/>
    <w:rsid w:val="009A365F"/>
    <w:rsid w:val="009A36C1"/>
    <w:rsid w:val="009A434F"/>
    <w:rsid w:val="009A4530"/>
    <w:rsid w:val="009A4DDE"/>
    <w:rsid w:val="009A5B65"/>
    <w:rsid w:val="009A6343"/>
    <w:rsid w:val="009A6DFF"/>
    <w:rsid w:val="009A74BB"/>
    <w:rsid w:val="009B1CDB"/>
    <w:rsid w:val="009B244B"/>
    <w:rsid w:val="009B24ED"/>
    <w:rsid w:val="009B365D"/>
    <w:rsid w:val="009B379A"/>
    <w:rsid w:val="009B37FC"/>
    <w:rsid w:val="009B4970"/>
    <w:rsid w:val="009B593D"/>
    <w:rsid w:val="009C0304"/>
    <w:rsid w:val="009C0900"/>
    <w:rsid w:val="009C21F7"/>
    <w:rsid w:val="009C292B"/>
    <w:rsid w:val="009C3609"/>
    <w:rsid w:val="009C3932"/>
    <w:rsid w:val="009C3C31"/>
    <w:rsid w:val="009C43CF"/>
    <w:rsid w:val="009C742C"/>
    <w:rsid w:val="009C7D30"/>
    <w:rsid w:val="009D0C14"/>
    <w:rsid w:val="009D148B"/>
    <w:rsid w:val="009D20BA"/>
    <w:rsid w:val="009D2FEA"/>
    <w:rsid w:val="009D3041"/>
    <w:rsid w:val="009D462F"/>
    <w:rsid w:val="009D4642"/>
    <w:rsid w:val="009D4766"/>
    <w:rsid w:val="009D507E"/>
    <w:rsid w:val="009D522C"/>
    <w:rsid w:val="009D54AC"/>
    <w:rsid w:val="009D5F87"/>
    <w:rsid w:val="009D731A"/>
    <w:rsid w:val="009E0F36"/>
    <w:rsid w:val="009E0FBD"/>
    <w:rsid w:val="009E11C5"/>
    <w:rsid w:val="009E133A"/>
    <w:rsid w:val="009E27DD"/>
    <w:rsid w:val="009E2CDE"/>
    <w:rsid w:val="009E37B9"/>
    <w:rsid w:val="009E37C1"/>
    <w:rsid w:val="009E4FFC"/>
    <w:rsid w:val="009E549D"/>
    <w:rsid w:val="009E62C4"/>
    <w:rsid w:val="009E66B7"/>
    <w:rsid w:val="009E6710"/>
    <w:rsid w:val="009E6793"/>
    <w:rsid w:val="009E7ACE"/>
    <w:rsid w:val="009F096B"/>
    <w:rsid w:val="009F4F4D"/>
    <w:rsid w:val="009F5DA7"/>
    <w:rsid w:val="009F6E57"/>
    <w:rsid w:val="00A00030"/>
    <w:rsid w:val="00A003CA"/>
    <w:rsid w:val="00A00E09"/>
    <w:rsid w:val="00A01361"/>
    <w:rsid w:val="00A01957"/>
    <w:rsid w:val="00A04F80"/>
    <w:rsid w:val="00A05351"/>
    <w:rsid w:val="00A05DEE"/>
    <w:rsid w:val="00A07ED0"/>
    <w:rsid w:val="00A1040B"/>
    <w:rsid w:val="00A11DA2"/>
    <w:rsid w:val="00A11F64"/>
    <w:rsid w:val="00A175A6"/>
    <w:rsid w:val="00A179A7"/>
    <w:rsid w:val="00A20906"/>
    <w:rsid w:val="00A20E34"/>
    <w:rsid w:val="00A21264"/>
    <w:rsid w:val="00A21662"/>
    <w:rsid w:val="00A21FED"/>
    <w:rsid w:val="00A24929"/>
    <w:rsid w:val="00A25899"/>
    <w:rsid w:val="00A2790F"/>
    <w:rsid w:val="00A27931"/>
    <w:rsid w:val="00A32608"/>
    <w:rsid w:val="00A32BBE"/>
    <w:rsid w:val="00A3327A"/>
    <w:rsid w:val="00A33439"/>
    <w:rsid w:val="00A343D9"/>
    <w:rsid w:val="00A352FC"/>
    <w:rsid w:val="00A36396"/>
    <w:rsid w:val="00A36EBB"/>
    <w:rsid w:val="00A36FEB"/>
    <w:rsid w:val="00A40A2A"/>
    <w:rsid w:val="00A40F45"/>
    <w:rsid w:val="00A44F3D"/>
    <w:rsid w:val="00A45506"/>
    <w:rsid w:val="00A500B6"/>
    <w:rsid w:val="00A506BA"/>
    <w:rsid w:val="00A508F9"/>
    <w:rsid w:val="00A50F35"/>
    <w:rsid w:val="00A510B8"/>
    <w:rsid w:val="00A52998"/>
    <w:rsid w:val="00A52F7A"/>
    <w:rsid w:val="00A53C95"/>
    <w:rsid w:val="00A566F2"/>
    <w:rsid w:val="00A5700E"/>
    <w:rsid w:val="00A573B0"/>
    <w:rsid w:val="00A60956"/>
    <w:rsid w:val="00A626B5"/>
    <w:rsid w:val="00A62F34"/>
    <w:rsid w:val="00A64056"/>
    <w:rsid w:val="00A66EDA"/>
    <w:rsid w:val="00A70234"/>
    <w:rsid w:val="00A722AE"/>
    <w:rsid w:val="00A72566"/>
    <w:rsid w:val="00A72D26"/>
    <w:rsid w:val="00A72DB2"/>
    <w:rsid w:val="00A74BA9"/>
    <w:rsid w:val="00A74E75"/>
    <w:rsid w:val="00A75788"/>
    <w:rsid w:val="00A7651B"/>
    <w:rsid w:val="00A80219"/>
    <w:rsid w:val="00A81883"/>
    <w:rsid w:val="00A81A91"/>
    <w:rsid w:val="00A81F7D"/>
    <w:rsid w:val="00A82DDA"/>
    <w:rsid w:val="00A85076"/>
    <w:rsid w:val="00A85B4A"/>
    <w:rsid w:val="00A85DD7"/>
    <w:rsid w:val="00A86B7A"/>
    <w:rsid w:val="00A870BC"/>
    <w:rsid w:val="00A9166F"/>
    <w:rsid w:val="00A93C03"/>
    <w:rsid w:val="00A9406A"/>
    <w:rsid w:val="00A94CE5"/>
    <w:rsid w:val="00A95256"/>
    <w:rsid w:val="00A95328"/>
    <w:rsid w:val="00A95992"/>
    <w:rsid w:val="00A972E0"/>
    <w:rsid w:val="00A97B71"/>
    <w:rsid w:val="00AA05D5"/>
    <w:rsid w:val="00AA1DE7"/>
    <w:rsid w:val="00AA2684"/>
    <w:rsid w:val="00AA29D3"/>
    <w:rsid w:val="00AA2FFA"/>
    <w:rsid w:val="00AA41A6"/>
    <w:rsid w:val="00AA4329"/>
    <w:rsid w:val="00AA4706"/>
    <w:rsid w:val="00AA557A"/>
    <w:rsid w:val="00AA6761"/>
    <w:rsid w:val="00AA678A"/>
    <w:rsid w:val="00AA6B03"/>
    <w:rsid w:val="00AA701C"/>
    <w:rsid w:val="00AA7D8F"/>
    <w:rsid w:val="00AB011A"/>
    <w:rsid w:val="00AB197B"/>
    <w:rsid w:val="00AB22A7"/>
    <w:rsid w:val="00AB23F5"/>
    <w:rsid w:val="00AB24E6"/>
    <w:rsid w:val="00AB480F"/>
    <w:rsid w:val="00AB481F"/>
    <w:rsid w:val="00AB5318"/>
    <w:rsid w:val="00AB5E2D"/>
    <w:rsid w:val="00AB5EE9"/>
    <w:rsid w:val="00AC1415"/>
    <w:rsid w:val="00AC15D3"/>
    <w:rsid w:val="00AC2E3C"/>
    <w:rsid w:val="00AC45A2"/>
    <w:rsid w:val="00AC4D13"/>
    <w:rsid w:val="00AC5393"/>
    <w:rsid w:val="00AC6792"/>
    <w:rsid w:val="00AC7B87"/>
    <w:rsid w:val="00AD009B"/>
    <w:rsid w:val="00AD3F1D"/>
    <w:rsid w:val="00AD5307"/>
    <w:rsid w:val="00AD5A65"/>
    <w:rsid w:val="00AD6B1F"/>
    <w:rsid w:val="00AD6FBC"/>
    <w:rsid w:val="00AD7687"/>
    <w:rsid w:val="00AD7B00"/>
    <w:rsid w:val="00AD7D74"/>
    <w:rsid w:val="00AE070E"/>
    <w:rsid w:val="00AE0C26"/>
    <w:rsid w:val="00AE1C19"/>
    <w:rsid w:val="00AE2BCB"/>
    <w:rsid w:val="00AE3261"/>
    <w:rsid w:val="00AE37B3"/>
    <w:rsid w:val="00AE3FF7"/>
    <w:rsid w:val="00AE4E8F"/>
    <w:rsid w:val="00AE5F4D"/>
    <w:rsid w:val="00AE5FF5"/>
    <w:rsid w:val="00AE64B4"/>
    <w:rsid w:val="00AE6D82"/>
    <w:rsid w:val="00AE7015"/>
    <w:rsid w:val="00AF1E5F"/>
    <w:rsid w:val="00AF1EA1"/>
    <w:rsid w:val="00AF26CA"/>
    <w:rsid w:val="00AF3C0B"/>
    <w:rsid w:val="00AF3E7B"/>
    <w:rsid w:val="00AF4814"/>
    <w:rsid w:val="00AF7505"/>
    <w:rsid w:val="00AF7E4C"/>
    <w:rsid w:val="00B0026B"/>
    <w:rsid w:val="00B007DD"/>
    <w:rsid w:val="00B024D2"/>
    <w:rsid w:val="00B03397"/>
    <w:rsid w:val="00B03F97"/>
    <w:rsid w:val="00B0413E"/>
    <w:rsid w:val="00B04157"/>
    <w:rsid w:val="00B045B4"/>
    <w:rsid w:val="00B0491D"/>
    <w:rsid w:val="00B04A8B"/>
    <w:rsid w:val="00B05692"/>
    <w:rsid w:val="00B06185"/>
    <w:rsid w:val="00B06386"/>
    <w:rsid w:val="00B06935"/>
    <w:rsid w:val="00B10B48"/>
    <w:rsid w:val="00B11FEC"/>
    <w:rsid w:val="00B12577"/>
    <w:rsid w:val="00B1272E"/>
    <w:rsid w:val="00B128CA"/>
    <w:rsid w:val="00B15014"/>
    <w:rsid w:val="00B150DC"/>
    <w:rsid w:val="00B15A37"/>
    <w:rsid w:val="00B15E1E"/>
    <w:rsid w:val="00B17468"/>
    <w:rsid w:val="00B174B2"/>
    <w:rsid w:val="00B20D9A"/>
    <w:rsid w:val="00B21038"/>
    <w:rsid w:val="00B2113C"/>
    <w:rsid w:val="00B2114E"/>
    <w:rsid w:val="00B22A3E"/>
    <w:rsid w:val="00B22A5E"/>
    <w:rsid w:val="00B24D2E"/>
    <w:rsid w:val="00B24F41"/>
    <w:rsid w:val="00B2560C"/>
    <w:rsid w:val="00B25E58"/>
    <w:rsid w:val="00B26A12"/>
    <w:rsid w:val="00B26DB3"/>
    <w:rsid w:val="00B3044E"/>
    <w:rsid w:val="00B31135"/>
    <w:rsid w:val="00B3295E"/>
    <w:rsid w:val="00B34723"/>
    <w:rsid w:val="00B349A4"/>
    <w:rsid w:val="00B35050"/>
    <w:rsid w:val="00B35645"/>
    <w:rsid w:val="00B36770"/>
    <w:rsid w:val="00B402E9"/>
    <w:rsid w:val="00B42549"/>
    <w:rsid w:val="00B42B42"/>
    <w:rsid w:val="00B42D4D"/>
    <w:rsid w:val="00B4311A"/>
    <w:rsid w:val="00B44003"/>
    <w:rsid w:val="00B440CC"/>
    <w:rsid w:val="00B45391"/>
    <w:rsid w:val="00B4548C"/>
    <w:rsid w:val="00B46555"/>
    <w:rsid w:val="00B46C96"/>
    <w:rsid w:val="00B47058"/>
    <w:rsid w:val="00B4715E"/>
    <w:rsid w:val="00B50CF0"/>
    <w:rsid w:val="00B5149E"/>
    <w:rsid w:val="00B51613"/>
    <w:rsid w:val="00B519BB"/>
    <w:rsid w:val="00B5321A"/>
    <w:rsid w:val="00B55129"/>
    <w:rsid w:val="00B5594B"/>
    <w:rsid w:val="00B55DA2"/>
    <w:rsid w:val="00B55E8C"/>
    <w:rsid w:val="00B60D33"/>
    <w:rsid w:val="00B62A44"/>
    <w:rsid w:val="00B62E93"/>
    <w:rsid w:val="00B640EE"/>
    <w:rsid w:val="00B64123"/>
    <w:rsid w:val="00B6416F"/>
    <w:rsid w:val="00B64634"/>
    <w:rsid w:val="00B64747"/>
    <w:rsid w:val="00B649B3"/>
    <w:rsid w:val="00B6532B"/>
    <w:rsid w:val="00B65C77"/>
    <w:rsid w:val="00B65CE4"/>
    <w:rsid w:val="00B70829"/>
    <w:rsid w:val="00B74F1C"/>
    <w:rsid w:val="00B74F99"/>
    <w:rsid w:val="00B75FC8"/>
    <w:rsid w:val="00B766C2"/>
    <w:rsid w:val="00B76C18"/>
    <w:rsid w:val="00B77459"/>
    <w:rsid w:val="00B77588"/>
    <w:rsid w:val="00B805AF"/>
    <w:rsid w:val="00B80769"/>
    <w:rsid w:val="00B81201"/>
    <w:rsid w:val="00B81E23"/>
    <w:rsid w:val="00B82214"/>
    <w:rsid w:val="00B8289E"/>
    <w:rsid w:val="00B82BE3"/>
    <w:rsid w:val="00B83786"/>
    <w:rsid w:val="00B83A81"/>
    <w:rsid w:val="00B8521F"/>
    <w:rsid w:val="00B873B8"/>
    <w:rsid w:val="00B90295"/>
    <w:rsid w:val="00B90BE8"/>
    <w:rsid w:val="00B90FF7"/>
    <w:rsid w:val="00B913D5"/>
    <w:rsid w:val="00B914F1"/>
    <w:rsid w:val="00B91FD7"/>
    <w:rsid w:val="00B95396"/>
    <w:rsid w:val="00B9556F"/>
    <w:rsid w:val="00B95E3A"/>
    <w:rsid w:val="00B96C37"/>
    <w:rsid w:val="00B97B77"/>
    <w:rsid w:val="00BA1E23"/>
    <w:rsid w:val="00BA1E95"/>
    <w:rsid w:val="00BA2553"/>
    <w:rsid w:val="00BA2ED4"/>
    <w:rsid w:val="00BA4682"/>
    <w:rsid w:val="00BA4802"/>
    <w:rsid w:val="00BA4C18"/>
    <w:rsid w:val="00BA4D5C"/>
    <w:rsid w:val="00BA5CC5"/>
    <w:rsid w:val="00BA631E"/>
    <w:rsid w:val="00BA7988"/>
    <w:rsid w:val="00BB02A3"/>
    <w:rsid w:val="00BB036D"/>
    <w:rsid w:val="00BB08F1"/>
    <w:rsid w:val="00BB177C"/>
    <w:rsid w:val="00BB1B19"/>
    <w:rsid w:val="00BB1B35"/>
    <w:rsid w:val="00BB2050"/>
    <w:rsid w:val="00BB2447"/>
    <w:rsid w:val="00BB5E10"/>
    <w:rsid w:val="00BB6F73"/>
    <w:rsid w:val="00BB7122"/>
    <w:rsid w:val="00BB72FD"/>
    <w:rsid w:val="00BC005E"/>
    <w:rsid w:val="00BC059D"/>
    <w:rsid w:val="00BC0C28"/>
    <w:rsid w:val="00BC1391"/>
    <w:rsid w:val="00BC14AC"/>
    <w:rsid w:val="00BC17A0"/>
    <w:rsid w:val="00BC1BDA"/>
    <w:rsid w:val="00BC1C16"/>
    <w:rsid w:val="00BC22D1"/>
    <w:rsid w:val="00BC4191"/>
    <w:rsid w:val="00BC43E6"/>
    <w:rsid w:val="00BC4999"/>
    <w:rsid w:val="00BC7F59"/>
    <w:rsid w:val="00BD0CA1"/>
    <w:rsid w:val="00BD0DC5"/>
    <w:rsid w:val="00BD235B"/>
    <w:rsid w:val="00BD27A6"/>
    <w:rsid w:val="00BD4556"/>
    <w:rsid w:val="00BD459A"/>
    <w:rsid w:val="00BD60CC"/>
    <w:rsid w:val="00BD6476"/>
    <w:rsid w:val="00BD649D"/>
    <w:rsid w:val="00BD6BC5"/>
    <w:rsid w:val="00BD6C3F"/>
    <w:rsid w:val="00BD7D5F"/>
    <w:rsid w:val="00BD7F52"/>
    <w:rsid w:val="00BE1B52"/>
    <w:rsid w:val="00BE2976"/>
    <w:rsid w:val="00BE679B"/>
    <w:rsid w:val="00BE6F21"/>
    <w:rsid w:val="00BE723D"/>
    <w:rsid w:val="00BE7C23"/>
    <w:rsid w:val="00BF2107"/>
    <w:rsid w:val="00BF28C8"/>
    <w:rsid w:val="00BF36C4"/>
    <w:rsid w:val="00BF43B6"/>
    <w:rsid w:val="00BF5817"/>
    <w:rsid w:val="00BF5896"/>
    <w:rsid w:val="00BF6CB6"/>
    <w:rsid w:val="00BF70D5"/>
    <w:rsid w:val="00BF70D7"/>
    <w:rsid w:val="00C00FB5"/>
    <w:rsid w:val="00C0124C"/>
    <w:rsid w:val="00C02FAD"/>
    <w:rsid w:val="00C06C01"/>
    <w:rsid w:val="00C076CE"/>
    <w:rsid w:val="00C1267E"/>
    <w:rsid w:val="00C15DAE"/>
    <w:rsid w:val="00C16C5C"/>
    <w:rsid w:val="00C20FCC"/>
    <w:rsid w:val="00C22465"/>
    <w:rsid w:val="00C225FA"/>
    <w:rsid w:val="00C22616"/>
    <w:rsid w:val="00C2324A"/>
    <w:rsid w:val="00C2350C"/>
    <w:rsid w:val="00C2380C"/>
    <w:rsid w:val="00C251DB"/>
    <w:rsid w:val="00C2569A"/>
    <w:rsid w:val="00C25766"/>
    <w:rsid w:val="00C26106"/>
    <w:rsid w:val="00C26A28"/>
    <w:rsid w:val="00C26B16"/>
    <w:rsid w:val="00C276BD"/>
    <w:rsid w:val="00C3033E"/>
    <w:rsid w:val="00C3124E"/>
    <w:rsid w:val="00C31C41"/>
    <w:rsid w:val="00C33469"/>
    <w:rsid w:val="00C3426F"/>
    <w:rsid w:val="00C343F6"/>
    <w:rsid w:val="00C345B3"/>
    <w:rsid w:val="00C34763"/>
    <w:rsid w:val="00C35C93"/>
    <w:rsid w:val="00C360B3"/>
    <w:rsid w:val="00C365FF"/>
    <w:rsid w:val="00C36AF3"/>
    <w:rsid w:val="00C37A7D"/>
    <w:rsid w:val="00C408BC"/>
    <w:rsid w:val="00C43182"/>
    <w:rsid w:val="00C44442"/>
    <w:rsid w:val="00C446A2"/>
    <w:rsid w:val="00C44FD3"/>
    <w:rsid w:val="00C465D5"/>
    <w:rsid w:val="00C467C9"/>
    <w:rsid w:val="00C5054E"/>
    <w:rsid w:val="00C5122C"/>
    <w:rsid w:val="00C51CBC"/>
    <w:rsid w:val="00C51FD4"/>
    <w:rsid w:val="00C53687"/>
    <w:rsid w:val="00C55C80"/>
    <w:rsid w:val="00C55CFC"/>
    <w:rsid w:val="00C55D0A"/>
    <w:rsid w:val="00C568A5"/>
    <w:rsid w:val="00C61A2F"/>
    <w:rsid w:val="00C61D0A"/>
    <w:rsid w:val="00C62A93"/>
    <w:rsid w:val="00C6367E"/>
    <w:rsid w:val="00C659BB"/>
    <w:rsid w:val="00C66C01"/>
    <w:rsid w:val="00C7075E"/>
    <w:rsid w:val="00C726C4"/>
    <w:rsid w:val="00C72871"/>
    <w:rsid w:val="00C72A2F"/>
    <w:rsid w:val="00C72CAF"/>
    <w:rsid w:val="00C7369B"/>
    <w:rsid w:val="00C74972"/>
    <w:rsid w:val="00C767CA"/>
    <w:rsid w:val="00C80B2B"/>
    <w:rsid w:val="00C8298C"/>
    <w:rsid w:val="00C834F8"/>
    <w:rsid w:val="00C844A8"/>
    <w:rsid w:val="00C8458E"/>
    <w:rsid w:val="00C85B89"/>
    <w:rsid w:val="00C907E7"/>
    <w:rsid w:val="00C90E31"/>
    <w:rsid w:val="00C91458"/>
    <w:rsid w:val="00C932FA"/>
    <w:rsid w:val="00C94799"/>
    <w:rsid w:val="00C948A2"/>
    <w:rsid w:val="00C95578"/>
    <w:rsid w:val="00C955C5"/>
    <w:rsid w:val="00C95F64"/>
    <w:rsid w:val="00C96B55"/>
    <w:rsid w:val="00C97234"/>
    <w:rsid w:val="00C972C9"/>
    <w:rsid w:val="00C97437"/>
    <w:rsid w:val="00C976DC"/>
    <w:rsid w:val="00CA00C6"/>
    <w:rsid w:val="00CA060F"/>
    <w:rsid w:val="00CA0EFF"/>
    <w:rsid w:val="00CA18E9"/>
    <w:rsid w:val="00CA1C4F"/>
    <w:rsid w:val="00CA3B11"/>
    <w:rsid w:val="00CA4F06"/>
    <w:rsid w:val="00CA5E35"/>
    <w:rsid w:val="00CA72B2"/>
    <w:rsid w:val="00CB0503"/>
    <w:rsid w:val="00CB0ACA"/>
    <w:rsid w:val="00CB2938"/>
    <w:rsid w:val="00CB2E43"/>
    <w:rsid w:val="00CB3F3A"/>
    <w:rsid w:val="00CB61A2"/>
    <w:rsid w:val="00CB6369"/>
    <w:rsid w:val="00CB6487"/>
    <w:rsid w:val="00CB6A51"/>
    <w:rsid w:val="00CB6EAD"/>
    <w:rsid w:val="00CB793E"/>
    <w:rsid w:val="00CC0A1F"/>
    <w:rsid w:val="00CC1142"/>
    <w:rsid w:val="00CC21B2"/>
    <w:rsid w:val="00CC2A4B"/>
    <w:rsid w:val="00CC308C"/>
    <w:rsid w:val="00CC3B5C"/>
    <w:rsid w:val="00CC40ED"/>
    <w:rsid w:val="00CC588D"/>
    <w:rsid w:val="00CD0315"/>
    <w:rsid w:val="00CD0419"/>
    <w:rsid w:val="00CD195B"/>
    <w:rsid w:val="00CD1DF8"/>
    <w:rsid w:val="00CD27D5"/>
    <w:rsid w:val="00CD2D45"/>
    <w:rsid w:val="00CD484D"/>
    <w:rsid w:val="00CD4919"/>
    <w:rsid w:val="00CD4B4C"/>
    <w:rsid w:val="00CD6329"/>
    <w:rsid w:val="00CD65DF"/>
    <w:rsid w:val="00CE0412"/>
    <w:rsid w:val="00CE0F14"/>
    <w:rsid w:val="00CE1D9C"/>
    <w:rsid w:val="00CE1EE1"/>
    <w:rsid w:val="00CE2446"/>
    <w:rsid w:val="00CE549C"/>
    <w:rsid w:val="00CE5EB8"/>
    <w:rsid w:val="00CE716D"/>
    <w:rsid w:val="00CE7FA2"/>
    <w:rsid w:val="00CF261F"/>
    <w:rsid w:val="00CF2B72"/>
    <w:rsid w:val="00CF4256"/>
    <w:rsid w:val="00CF47B0"/>
    <w:rsid w:val="00D013F8"/>
    <w:rsid w:val="00D016AF"/>
    <w:rsid w:val="00D0213E"/>
    <w:rsid w:val="00D02FEB"/>
    <w:rsid w:val="00D0398E"/>
    <w:rsid w:val="00D039AE"/>
    <w:rsid w:val="00D03EA0"/>
    <w:rsid w:val="00D04444"/>
    <w:rsid w:val="00D05004"/>
    <w:rsid w:val="00D059FA"/>
    <w:rsid w:val="00D05CB0"/>
    <w:rsid w:val="00D069A9"/>
    <w:rsid w:val="00D06CE1"/>
    <w:rsid w:val="00D10AC1"/>
    <w:rsid w:val="00D10B94"/>
    <w:rsid w:val="00D1207E"/>
    <w:rsid w:val="00D125AE"/>
    <w:rsid w:val="00D12ACB"/>
    <w:rsid w:val="00D13A68"/>
    <w:rsid w:val="00D1478C"/>
    <w:rsid w:val="00D15522"/>
    <w:rsid w:val="00D175B9"/>
    <w:rsid w:val="00D2033B"/>
    <w:rsid w:val="00D224FE"/>
    <w:rsid w:val="00D23636"/>
    <w:rsid w:val="00D23FF1"/>
    <w:rsid w:val="00D24A17"/>
    <w:rsid w:val="00D24F07"/>
    <w:rsid w:val="00D255BE"/>
    <w:rsid w:val="00D25D81"/>
    <w:rsid w:val="00D2690A"/>
    <w:rsid w:val="00D2699D"/>
    <w:rsid w:val="00D26B0F"/>
    <w:rsid w:val="00D27711"/>
    <w:rsid w:val="00D27B00"/>
    <w:rsid w:val="00D30599"/>
    <w:rsid w:val="00D3256B"/>
    <w:rsid w:val="00D32D05"/>
    <w:rsid w:val="00D347B3"/>
    <w:rsid w:val="00D34CFB"/>
    <w:rsid w:val="00D36566"/>
    <w:rsid w:val="00D36878"/>
    <w:rsid w:val="00D370DD"/>
    <w:rsid w:val="00D37C25"/>
    <w:rsid w:val="00D37CDC"/>
    <w:rsid w:val="00D4088C"/>
    <w:rsid w:val="00D41E76"/>
    <w:rsid w:val="00D42676"/>
    <w:rsid w:val="00D43D78"/>
    <w:rsid w:val="00D44A5C"/>
    <w:rsid w:val="00D452D0"/>
    <w:rsid w:val="00D458F1"/>
    <w:rsid w:val="00D47C47"/>
    <w:rsid w:val="00D50F70"/>
    <w:rsid w:val="00D5138D"/>
    <w:rsid w:val="00D51AD0"/>
    <w:rsid w:val="00D52557"/>
    <w:rsid w:val="00D535BA"/>
    <w:rsid w:val="00D542B5"/>
    <w:rsid w:val="00D5451B"/>
    <w:rsid w:val="00D54575"/>
    <w:rsid w:val="00D54636"/>
    <w:rsid w:val="00D55BA5"/>
    <w:rsid w:val="00D55F9C"/>
    <w:rsid w:val="00D56FCA"/>
    <w:rsid w:val="00D60EDB"/>
    <w:rsid w:val="00D60FBB"/>
    <w:rsid w:val="00D6299A"/>
    <w:rsid w:val="00D639D7"/>
    <w:rsid w:val="00D64E57"/>
    <w:rsid w:val="00D65918"/>
    <w:rsid w:val="00D65E6A"/>
    <w:rsid w:val="00D67E82"/>
    <w:rsid w:val="00D70D25"/>
    <w:rsid w:val="00D710E6"/>
    <w:rsid w:val="00D73C18"/>
    <w:rsid w:val="00D73E18"/>
    <w:rsid w:val="00D74774"/>
    <w:rsid w:val="00D75E9B"/>
    <w:rsid w:val="00D76050"/>
    <w:rsid w:val="00D76B63"/>
    <w:rsid w:val="00D7762F"/>
    <w:rsid w:val="00D81549"/>
    <w:rsid w:val="00D817D6"/>
    <w:rsid w:val="00D83F3F"/>
    <w:rsid w:val="00D850C8"/>
    <w:rsid w:val="00D852EE"/>
    <w:rsid w:val="00D87D25"/>
    <w:rsid w:val="00D90E64"/>
    <w:rsid w:val="00D917BD"/>
    <w:rsid w:val="00D919F6"/>
    <w:rsid w:val="00D91ABE"/>
    <w:rsid w:val="00D92A24"/>
    <w:rsid w:val="00D93056"/>
    <w:rsid w:val="00D93379"/>
    <w:rsid w:val="00D93B6C"/>
    <w:rsid w:val="00D93BDB"/>
    <w:rsid w:val="00D94456"/>
    <w:rsid w:val="00D94A47"/>
    <w:rsid w:val="00D94D1F"/>
    <w:rsid w:val="00D9705E"/>
    <w:rsid w:val="00DA1261"/>
    <w:rsid w:val="00DA1768"/>
    <w:rsid w:val="00DA1BD3"/>
    <w:rsid w:val="00DA2EA9"/>
    <w:rsid w:val="00DA3939"/>
    <w:rsid w:val="00DA39B9"/>
    <w:rsid w:val="00DA53AC"/>
    <w:rsid w:val="00DA74DB"/>
    <w:rsid w:val="00DA7A9E"/>
    <w:rsid w:val="00DB2FAE"/>
    <w:rsid w:val="00DB301E"/>
    <w:rsid w:val="00DB316A"/>
    <w:rsid w:val="00DB427E"/>
    <w:rsid w:val="00DB50F6"/>
    <w:rsid w:val="00DB634B"/>
    <w:rsid w:val="00DB6C01"/>
    <w:rsid w:val="00DB70C0"/>
    <w:rsid w:val="00DC00E0"/>
    <w:rsid w:val="00DC08E0"/>
    <w:rsid w:val="00DC0FE4"/>
    <w:rsid w:val="00DC2090"/>
    <w:rsid w:val="00DC32DE"/>
    <w:rsid w:val="00DC33B1"/>
    <w:rsid w:val="00DC37B1"/>
    <w:rsid w:val="00DC46B0"/>
    <w:rsid w:val="00DC5472"/>
    <w:rsid w:val="00DC5A37"/>
    <w:rsid w:val="00DC5B49"/>
    <w:rsid w:val="00DD0746"/>
    <w:rsid w:val="00DD0850"/>
    <w:rsid w:val="00DD0E1B"/>
    <w:rsid w:val="00DD0EA7"/>
    <w:rsid w:val="00DD4470"/>
    <w:rsid w:val="00DD6714"/>
    <w:rsid w:val="00DD686B"/>
    <w:rsid w:val="00DE084A"/>
    <w:rsid w:val="00DE1A44"/>
    <w:rsid w:val="00DE1AAA"/>
    <w:rsid w:val="00DE1CB4"/>
    <w:rsid w:val="00DE307F"/>
    <w:rsid w:val="00DE4A7D"/>
    <w:rsid w:val="00DE5ADF"/>
    <w:rsid w:val="00DE7BD7"/>
    <w:rsid w:val="00DE7BF4"/>
    <w:rsid w:val="00DF03FB"/>
    <w:rsid w:val="00DF10E6"/>
    <w:rsid w:val="00DF3326"/>
    <w:rsid w:val="00DF4509"/>
    <w:rsid w:val="00DF52E9"/>
    <w:rsid w:val="00DF6408"/>
    <w:rsid w:val="00DF6972"/>
    <w:rsid w:val="00DF69A5"/>
    <w:rsid w:val="00E00023"/>
    <w:rsid w:val="00E00258"/>
    <w:rsid w:val="00E00471"/>
    <w:rsid w:val="00E011E2"/>
    <w:rsid w:val="00E0136E"/>
    <w:rsid w:val="00E01E96"/>
    <w:rsid w:val="00E02185"/>
    <w:rsid w:val="00E02A98"/>
    <w:rsid w:val="00E03192"/>
    <w:rsid w:val="00E035AB"/>
    <w:rsid w:val="00E035F7"/>
    <w:rsid w:val="00E0394F"/>
    <w:rsid w:val="00E04FB0"/>
    <w:rsid w:val="00E05103"/>
    <w:rsid w:val="00E055C6"/>
    <w:rsid w:val="00E05726"/>
    <w:rsid w:val="00E05966"/>
    <w:rsid w:val="00E10A1A"/>
    <w:rsid w:val="00E1127F"/>
    <w:rsid w:val="00E11AEB"/>
    <w:rsid w:val="00E13718"/>
    <w:rsid w:val="00E14157"/>
    <w:rsid w:val="00E1460E"/>
    <w:rsid w:val="00E15E3C"/>
    <w:rsid w:val="00E162CE"/>
    <w:rsid w:val="00E167AF"/>
    <w:rsid w:val="00E21DD5"/>
    <w:rsid w:val="00E221CB"/>
    <w:rsid w:val="00E224E1"/>
    <w:rsid w:val="00E23CE8"/>
    <w:rsid w:val="00E246BA"/>
    <w:rsid w:val="00E25AF3"/>
    <w:rsid w:val="00E2687F"/>
    <w:rsid w:val="00E27205"/>
    <w:rsid w:val="00E278CA"/>
    <w:rsid w:val="00E30525"/>
    <w:rsid w:val="00E3132B"/>
    <w:rsid w:val="00E3144D"/>
    <w:rsid w:val="00E31552"/>
    <w:rsid w:val="00E3174F"/>
    <w:rsid w:val="00E32516"/>
    <w:rsid w:val="00E335D4"/>
    <w:rsid w:val="00E34120"/>
    <w:rsid w:val="00E3453B"/>
    <w:rsid w:val="00E403FF"/>
    <w:rsid w:val="00E4063D"/>
    <w:rsid w:val="00E42E4B"/>
    <w:rsid w:val="00E44E41"/>
    <w:rsid w:val="00E466C6"/>
    <w:rsid w:val="00E46744"/>
    <w:rsid w:val="00E46DC6"/>
    <w:rsid w:val="00E47462"/>
    <w:rsid w:val="00E47E36"/>
    <w:rsid w:val="00E516DB"/>
    <w:rsid w:val="00E571A3"/>
    <w:rsid w:val="00E57F6A"/>
    <w:rsid w:val="00E61974"/>
    <w:rsid w:val="00E61C99"/>
    <w:rsid w:val="00E621DC"/>
    <w:rsid w:val="00E628DA"/>
    <w:rsid w:val="00E636AE"/>
    <w:rsid w:val="00E64B22"/>
    <w:rsid w:val="00E65044"/>
    <w:rsid w:val="00E65F42"/>
    <w:rsid w:val="00E71038"/>
    <w:rsid w:val="00E71326"/>
    <w:rsid w:val="00E7258A"/>
    <w:rsid w:val="00E72C71"/>
    <w:rsid w:val="00E7310B"/>
    <w:rsid w:val="00E73F8C"/>
    <w:rsid w:val="00E757FD"/>
    <w:rsid w:val="00E76B80"/>
    <w:rsid w:val="00E77000"/>
    <w:rsid w:val="00E77701"/>
    <w:rsid w:val="00E77B79"/>
    <w:rsid w:val="00E805C8"/>
    <w:rsid w:val="00E808C3"/>
    <w:rsid w:val="00E816F3"/>
    <w:rsid w:val="00E81893"/>
    <w:rsid w:val="00E82ED3"/>
    <w:rsid w:val="00E84CE6"/>
    <w:rsid w:val="00E84FE4"/>
    <w:rsid w:val="00E850ED"/>
    <w:rsid w:val="00E87657"/>
    <w:rsid w:val="00E87706"/>
    <w:rsid w:val="00E9071B"/>
    <w:rsid w:val="00E914BC"/>
    <w:rsid w:val="00E91656"/>
    <w:rsid w:val="00E9372B"/>
    <w:rsid w:val="00E949A4"/>
    <w:rsid w:val="00E95830"/>
    <w:rsid w:val="00E963D1"/>
    <w:rsid w:val="00E97D82"/>
    <w:rsid w:val="00EA0A70"/>
    <w:rsid w:val="00EA0BDF"/>
    <w:rsid w:val="00EA1A26"/>
    <w:rsid w:val="00EA1F4C"/>
    <w:rsid w:val="00EA2484"/>
    <w:rsid w:val="00EA2878"/>
    <w:rsid w:val="00EA55BE"/>
    <w:rsid w:val="00EA6AB7"/>
    <w:rsid w:val="00EB158C"/>
    <w:rsid w:val="00EB20FD"/>
    <w:rsid w:val="00EB229B"/>
    <w:rsid w:val="00EB2ADA"/>
    <w:rsid w:val="00EB360B"/>
    <w:rsid w:val="00EB38B6"/>
    <w:rsid w:val="00EB62F7"/>
    <w:rsid w:val="00EC09F5"/>
    <w:rsid w:val="00EC19A5"/>
    <w:rsid w:val="00EC48DC"/>
    <w:rsid w:val="00EC4DBF"/>
    <w:rsid w:val="00EC4E9C"/>
    <w:rsid w:val="00EC54D0"/>
    <w:rsid w:val="00EC598C"/>
    <w:rsid w:val="00EC5B4E"/>
    <w:rsid w:val="00EC5D17"/>
    <w:rsid w:val="00EC6801"/>
    <w:rsid w:val="00EC6A7A"/>
    <w:rsid w:val="00ED228B"/>
    <w:rsid w:val="00ED28C8"/>
    <w:rsid w:val="00ED38F3"/>
    <w:rsid w:val="00ED3C9B"/>
    <w:rsid w:val="00ED5B68"/>
    <w:rsid w:val="00ED5F22"/>
    <w:rsid w:val="00EE1168"/>
    <w:rsid w:val="00EE1C38"/>
    <w:rsid w:val="00EE47EF"/>
    <w:rsid w:val="00EE544C"/>
    <w:rsid w:val="00EE63A9"/>
    <w:rsid w:val="00EE6840"/>
    <w:rsid w:val="00EF0DFD"/>
    <w:rsid w:val="00EF1E89"/>
    <w:rsid w:val="00EF287C"/>
    <w:rsid w:val="00EF306E"/>
    <w:rsid w:val="00EF3FE7"/>
    <w:rsid w:val="00EF4367"/>
    <w:rsid w:val="00EF6983"/>
    <w:rsid w:val="00EF7A37"/>
    <w:rsid w:val="00EF7C13"/>
    <w:rsid w:val="00F02592"/>
    <w:rsid w:val="00F02C82"/>
    <w:rsid w:val="00F02FEC"/>
    <w:rsid w:val="00F05C3A"/>
    <w:rsid w:val="00F07767"/>
    <w:rsid w:val="00F07D7E"/>
    <w:rsid w:val="00F11B54"/>
    <w:rsid w:val="00F132F0"/>
    <w:rsid w:val="00F141F7"/>
    <w:rsid w:val="00F1438D"/>
    <w:rsid w:val="00F146F4"/>
    <w:rsid w:val="00F153A5"/>
    <w:rsid w:val="00F216FA"/>
    <w:rsid w:val="00F21731"/>
    <w:rsid w:val="00F23D1D"/>
    <w:rsid w:val="00F23DF8"/>
    <w:rsid w:val="00F24114"/>
    <w:rsid w:val="00F258E1"/>
    <w:rsid w:val="00F259C3"/>
    <w:rsid w:val="00F2740A"/>
    <w:rsid w:val="00F278B0"/>
    <w:rsid w:val="00F27D6B"/>
    <w:rsid w:val="00F3123F"/>
    <w:rsid w:val="00F31698"/>
    <w:rsid w:val="00F318B0"/>
    <w:rsid w:val="00F31900"/>
    <w:rsid w:val="00F347BF"/>
    <w:rsid w:val="00F3482D"/>
    <w:rsid w:val="00F35609"/>
    <w:rsid w:val="00F3577A"/>
    <w:rsid w:val="00F358EA"/>
    <w:rsid w:val="00F3643B"/>
    <w:rsid w:val="00F371EC"/>
    <w:rsid w:val="00F37915"/>
    <w:rsid w:val="00F379A5"/>
    <w:rsid w:val="00F40B26"/>
    <w:rsid w:val="00F42938"/>
    <w:rsid w:val="00F431AC"/>
    <w:rsid w:val="00F4416B"/>
    <w:rsid w:val="00F441D8"/>
    <w:rsid w:val="00F442AC"/>
    <w:rsid w:val="00F4483B"/>
    <w:rsid w:val="00F44890"/>
    <w:rsid w:val="00F448C9"/>
    <w:rsid w:val="00F44E62"/>
    <w:rsid w:val="00F47187"/>
    <w:rsid w:val="00F502D7"/>
    <w:rsid w:val="00F51DC9"/>
    <w:rsid w:val="00F51DE0"/>
    <w:rsid w:val="00F52D94"/>
    <w:rsid w:val="00F54033"/>
    <w:rsid w:val="00F54F31"/>
    <w:rsid w:val="00F55743"/>
    <w:rsid w:val="00F55921"/>
    <w:rsid w:val="00F55AB7"/>
    <w:rsid w:val="00F55BD2"/>
    <w:rsid w:val="00F55D4B"/>
    <w:rsid w:val="00F562D5"/>
    <w:rsid w:val="00F56456"/>
    <w:rsid w:val="00F565EE"/>
    <w:rsid w:val="00F56D4D"/>
    <w:rsid w:val="00F57396"/>
    <w:rsid w:val="00F60743"/>
    <w:rsid w:val="00F607C8"/>
    <w:rsid w:val="00F607F5"/>
    <w:rsid w:val="00F60BF4"/>
    <w:rsid w:val="00F6126B"/>
    <w:rsid w:val="00F61A28"/>
    <w:rsid w:val="00F627CD"/>
    <w:rsid w:val="00F63206"/>
    <w:rsid w:val="00F66DDB"/>
    <w:rsid w:val="00F70DA8"/>
    <w:rsid w:val="00F70F35"/>
    <w:rsid w:val="00F71C3A"/>
    <w:rsid w:val="00F72FD5"/>
    <w:rsid w:val="00F7362F"/>
    <w:rsid w:val="00F745FA"/>
    <w:rsid w:val="00F75461"/>
    <w:rsid w:val="00F75A8D"/>
    <w:rsid w:val="00F76D45"/>
    <w:rsid w:val="00F77A0E"/>
    <w:rsid w:val="00F801BA"/>
    <w:rsid w:val="00F80436"/>
    <w:rsid w:val="00F80A65"/>
    <w:rsid w:val="00F82335"/>
    <w:rsid w:val="00F8267C"/>
    <w:rsid w:val="00F833B2"/>
    <w:rsid w:val="00F83834"/>
    <w:rsid w:val="00F8400F"/>
    <w:rsid w:val="00F84D68"/>
    <w:rsid w:val="00F8773D"/>
    <w:rsid w:val="00F90333"/>
    <w:rsid w:val="00F91063"/>
    <w:rsid w:val="00F91CD7"/>
    <w:rsid w:val="00F92EF0"/>
    <w:rsid w:val="00F93E37"/>
    <w:rsid w:val="00F94132"/>
    <w:rsid w:val="00F94146"/>
    <w:rsid w:val="00F94833"/>
    <w:rsid w:val="00F95198"/>
    <w:rsid w:val="00F95663"/>
    <w:rsid w:val="00F96661"/>
    <w:rsid w:val="00FA0D56"/>
    <w:rsid w:val="00FA109A"/>
    <w:rsid w:val="00FA2C17"/>
    <w:rsid w:val="00FA2D65"/>
    <w:rsid w:val="00FA33DE"/>
    <w:rsid w:val="00FA38C7"/>
    <w:rsid w:val="00FA40D7"/>
    <w:rsid w:val="00FA44D6"/>
    <w:rsid w:val="00FA4591"/>
    <w:rsid w:val="00FA48FD"/>
    <w:rsid w:val="00FA53C7"/>
    <w:rsid w:val="00FA5C8F"/>
    <w:rsid w:val="00FA6034"/>
    <w:rsid w:val="00FB0773"/>
    <w:rsid w:val="00FB0C62"/>
    <w:rsid w:val="00FB1E0E"/>
    <w:rsid w:val="00FB28AF"/>
    <w:rsid w:val="00FB3D0D"/>
    <w:rsid w:val="00FB426E"/>
    <w:rsid w:val="00FB54CA"/>
    <w:rsid w:val="00FB621E"/>
    <w:rsid w:val="00FB7A70"/>
    <w:rsid w:val="00FC20B8"/>
    <w:rsid w:val="00FC2156"/>
    <w:rsid w:val="00FC26D6"/>
    <w:rsid w:val="00FC3D86"/>
    <w:rsid w:val="00FC5151"/>
    <w:rsid w:val="00FC53CE"/>
    <w:rsid w:val="00FC579E"/>
    <w:rsid w:val="00FC5A58"/>
    <w:rsid w:val="00FC5DBC"/>
    <w:rsid w:val="00FC6AF8"/>
    <w:rsid w:val="00FC78A0"/>
    <w:rsid w:val="00FD06BA"/>
    <w:rsid w:val="00FD0995"/>
    <w:rsid w:val="00FD0DCF"/>
    <w:rsid w:val="00FD1E8C"/>
    <w:rsid w:val="00FD3595"/>
    <w:rsid w:val="00FD4ED1"/>
    <w:rsid w:val="00FD4EE0"/>
    <w:rsid w:val="00FD53C5"/>
    <w:rsid w:val="00FD74A5"/>
    <w:rsid w:val="00FD74EB"/>
    <w:rsid w:val="00FE250D"/>
    <w:rsid w:val="00FE2E42"/>
    <w:rsid w:val="00FE30D8"/>
    <w:rsid w:val="00FE4D53"/>
    <w:rsid w:val="00FE606E"/>
    <w:rsid w:val="00FE62EF"/>
    <w:rsid w:val="00FE7327"/>
    <w:rsid w:val="00FF0029"/>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246BE"/>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775952917">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null)"/><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null)"/><Relationship Id="rId15" Type="http://schemas.openxmlformats.org/officeDocument/2006/relationships/image" Target="media/image8.(null)"/><Relationship Id="rId16" Type="http://schemas.openxmlformats.org/officeDocument/2006/relationships/image" Target="media/image9.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null)"/><Relationship Id="rId9" Type="http://schemas.openxmlformats.org/officeDocument/2006/relationships/image" Target="media/image2.(null)"/><Relationship Id="rId10" Type="http://schemas.openxmlformats.org/officeDocument/2006/relationships/image" Target="media/image3.(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4EC4B8CB-92AD-4249-9CE2-FDAA6DD33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8</TotalTime>
  <Pages>13</Pages>
  <Words>16033</Words>
  <Characters>91391</Characters>
  <Application>Microsoft Macintosh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2376</cp:revision>
  <dcterms:created xsi:type="dcterms:W3CDTF">2017-12-20T14:27:00Z</dcterms:created>
  <dcterms:modified xsi:type="dcterms:W3CDTF">2018-04-1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